
<file path=[Content_Types].xml><?xml version="1.0" encoding="utf-8"?>
<Types xmlns="http://schemas.openxmlformats.org/package/2006/content-types">
  <Default Extension="xml" ContentType="application/xml"/>
  <Default Extension="jpeg" ContentType="image/jpeg"/>
  <Default Extension="jpg" ContentType="image/gif"/>
  <Default Extension="emf" ContentType="image/x-emf"/>
  <Default Extension="tiff" ContentType="image/tiff"/>
  <Default Extension="rels" ContentType="application/vnd.openxmlformats-package.relationships+xml"/>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Imag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Cs/>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Cs/>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Cs/>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Cs/>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Cs/>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Cs/>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Cs/>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Cs/>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9C1588">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proofErr w:type="spellStart"/>
      <w:r>
        <w:t>xxxx</w:t>
      </w:r>
      <w:proofErr w:type="spellEnd"/>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500073"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w:t>
      </w:r>
      <w:del w:id="58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2" w:author="Pablo Blanco Peris" w:date="2017-05-24T18:43:00Z">
        <w:r w:rsidRPr="00C61687" w:rsidDel="00DE270F">
          <w:rPr>
            <w:iCs/>
          </w:rPr>
          <w:delText xml:space="preserve"> “</w:delText>
        </w:r>
      </w:del>
      <w:del w:id="583" w:author="Pablo Blanco Peris" w:date="2017-05-24T18:42:00Z">
        <w:r w:rsidRPr="00C61687" w:rsidDel="00DE270F">
          <w:rPr>
            <w:iCs/>
          </w:rPr>
          <w:delText>Digital Image Processor”</w:delText>
        </w:r>
      </w:del>
      <w:r w:rsidRPr="00C61687">
        <w:rPr>
          <w:iCs/>
        </w:rPr>
        <w:t xml:space="preserve"> </w:t>
      </w:r>
      <w:del w:id="584" w:author="Pablo Blanco Peris" w:date="2017-05-24T18:43:00Z">
        <w:r w:rsidRPr="00C61687" w:rsidDel="00DE270F">
          <w:rPr>
            <w:iCs/>
          </w:rPr>
          <w:delText>(</w:delText>
        </w:r>
      </w:del>
      <w:r w:rsidRPr="00C61687">
        <w:rPr>
          <w:iCs/>
        </w:rPr>
        <w:t>DIP</w:t>
      </w:r>
      <w:del w:id="585" w:author="Pablo Blanco Peris" w:date="2017-05-24T18:43:00Z">
        <w:r w:rsidRPr="00C61687" w:rsidDel="00DE270F">
          <w:rPr>
            <w:iCs/>
          </w:rPr>
          <w:delText>)</w:delText>
        </w:r>
      </w:del>
      <w:r w:rsidRPr="00C61687">
        <w:rPr>
          <w:iCs/>
        </w:rPr>
        <w:t>.</w:t>
      </w:r>
    </w:p>
    <w:p w14:paraId="1905A393" w14:textId="77777777" w:rsidR="00E022D8" w:rsidRPr="00C61687" w:rsidRDefault="00E022D8" w:rsidP="00E022D8">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E022D8">
      <w:pPr>
        <w:pStyle w:val="Estilo12ptPrimeralnea05cm"/>
        <w:rPr>
          <w:iCs/>
        </w:rPr>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77777777"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lang w:val="es-ES_tradnl" w:eastAsia="es-ES_tradnl"/>
        </w:rPr>
        <w:drawing>
          <wp:inline distT="0" distB="0" distL="0" distR="0" wp14:anchorId="7630F797" wp14:editId="4F975217">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77777777" w:rsidR="00E022D8" w:rsidRPr="00401EA5" w:rsidRDefault="00E022D8" w:rsidP="00E022D8">
      <w:pPr>
        <w:jc w:val="center"/>
        <w:rPr>
          <w:i/>
          <w:iCs/>
        </w:rPr>
      </w:pPr>
    </w:p>
    <w:p w14:paraId="618410E3" w14:textId="77777777" w:rsidR="00E022D8" w:rsidRPr="00C95908" w:rsidRDefault="00E022D8" w:rsidP="00E022D8">
      <w:pPr>
        <w:pStyle w:val="Ttulo2"/>
        <w:numPr>
          <w:ilvl w:val="1"/>
          <w:numId w:val="19"/>
        </w:numPr>
        <w:ind w:left="720" w:hanging="720"/>
        <w:rPr>
          <w:bCs/>
        </w:rPr>
      </w:pPr>
      <w:bookmarkStart w:id="586" w:name="_Toc476940442"/>
      <w:bookmarkStart w:id="587" w:name="_Toc483414140"/>
      <w:r w:rsidRPr="00C95908">
        <w:rPr>
          <w:bCs/>
        </w:rPr>
        <w:t>Filtros de color</w:t>
      </w:r>
      <w:bookmarkEnd w:id="586"/>
      <w:bookmarkEnd w:id="587"/>
    </w:p>
    <w:p w14:paraId="2288CA41" w14:textId="77777777"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14:paraId="74C3E7C4" w14:textId="77777777"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14:paraId="1A9F4756" w14:textId="77777777" w:rsidR="00E022D8" w:rsidRDefault="00E022D8" w:rsidP="00E022D8"/>
    <w:p w14:paraId="6B806EE7" w14:textId="77777777" w:rsidR="00E022D8" w:rsidRDefault="00E022D8" w:rsidP="00E022D8">
      <w:pPr>
        <w:ind w:left="1416"/>
      </w:pPr>
      <w:r>
        <w:rPr>
          <w:noProof/>
          <w:lang w:val="es-ES_tradnl" w:eastAsia="es-ES_tradnl"/>
        </w:rPr>
        <w:lastRenderedPageBreak/>
        <w:drawing>
          <wp:inline distT="0" distB="0" distL="0" distR="0" wp14:anchorId="7B352E78" wp14:editId="4244A3EF">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14:paraId="392B8AC1" w14:textId="77777777" w:rsidR="00E022D8" w:rsidRPr="00253CDD" w:rsidRDefault="00E022D8" w:rsidP="00E022D8">
      <w:pPr>
        <w:jc w:val="center"/>
        <w:rPr>
          <w:rStyle w:val="nfasis"/>
        </w:rPr>
      </w:pPr>
      <w:r>
        <w:rPr>
          <w:rStyle w:val="nfasis"/>
        </w:rPr>
        <w:t>Figura 1.2: Matriz de color de filtros (CFA)</w:t>
      </w:r>
    </w:p>
    <w:p w14:paraId="5676EB40" w14:textId="77777777" w:rsidR="00E022D8" w:rsidRPr="00554733" w:rsidRDefault="00E022D8" w:rsidP="00E022D8"/>
    <w:p w14:paraId="2B2BC7A0" w14:textId="77777777"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14:paraId="499602A4" w14:textId="57288800" w:rsidR="00E022D8" w:rsidRPr="00C61687" w:rsidRDefault="00E022D8" w:rsidP="00E022D8">
      <w:pPr>
        <w:pStyle w:val="Estilo12ptPrimeralnea05cm"/>
        <w:rPr>
          <w:iCs/>
        </w:rPr>
      </w:pPr>
      <w:r w:rsidRPr="00C61687">
        <w:rPr>
          <w:iCs/>
        </w:rPr>
        <w:t>Generalmente, las cámaras usan el modelo</w:t>
      </w:r>
      <w:ins w:id="588" w:author="Pablo Blanco Peris" w:date="2017-05-24T18:46:00Z">
        <w:r w:rsidR="00DE270F">
          <w:rPr>
            <w:iCs/>
          </w:rPr>
          <w:t xml:space="preserve"> </w:t>
        </w:r>
      </w:ins>
      <w:del w:id="589" w:author="Pablo Blanco Peris" w:date="2017-05-24T18:46:00Z">
        <w:r w:rsidRPr="00C61687" w:rsidDel="00DE270F">
          <w:rPr>
            <w:iCs/>
          </w:rPr>
          <w:delText xml:space="preserve"> Green-Red-Green-Blue (</w:delText>
        </w:r>
      </w:del>
      <w:r w:rsidRPr="00C61687">
        <w:rPr>
          <w:iCs/>
        </w:rPr>
        <w:t>GRGB</w:t>
      </w:r>
      <w:del w:id="590" w:author="Pablo Blanco Peris" w:date="2017-05-24T18:46:00Z">
        <w:r w:rsidRPr="00C61687" w:rsidDel="00DE270F">
          <w:rPr>
            <w:iCs/>
          </w:rPr>
          <w:delText>)</w:delText>
        </w:r>
      </w:del>
      <w:r w:rsidRPr="00C61687">
        <w:rPr>
          <w:iCs/>
        </w:rPr>
        <w:t xml:space="preserve">. Pero hay varias alternativas de filtros CFA: </w:t>
      </w:r>
      <w:del w:id="591" w:author="Pablo Blanco Peris" w:date="2017-05-24T18:45:00Z">
        <w:r w:rsidRPr="00C61687" w:rsidDel="00DE270F">
          <w:rPr>
            <w:iCs/>
          </w:rPr>
          <w:delText>Cyan-Yellow-Yellow-Magenta (</w:delText>
        </w:r>
      </w:del>
      <w:r w:rsidRPr="00C61687">
        <w:rPr>
          <w:iCs/>
        </w:rPr>
        <w:t>CYYM</w:t>
      </w:r>
      <w:del w:id="592" w:author="Pablo Blanco Peris" w:date="2017-05-24T18:45:00Z">
        <w:r w:rsidRPr="00C61687" w:rsidDel="00DE270F">
          <w:rPr>
            <w:iCs/>
          </w:rPr>
          <w:delText>)</w:delText>
        </w:r>
      </w:del>
      <w:r w:rsidRPr="00C61687">
        <w:rPr>
          <w:iCs/>
        </w:rPr>
        <w:t xml:space="preserve">, </w:t>
      </w:r>
      <w:del w:id="593" w:author="Pablo Blanco Peris" w:date="2017-05-24T18:45:00Z">
        <w:r w:rsidRPr="00C61687" w:rsidDel="00DE270F">
          <w:rPr>
            <w:iCs/>
          </w:rPr>
          <w:delText>Red-Green-Blue-Emerland (</w:delText>
        </w:r>
      </w:del>
      <w:r w:rsidRPr="00C61687">
        <w:rPr>
          <w:iCs/>
        </w:rPr>
        <w:t>RGBE</w:t>
      </w:r>
      <w:ins w:id="594" w:author="Pablo Blanco Peris" w:date="2017-05-24T18:45:00Z">
        <w:r w:rsidR="00DE270F">
          <w:rPr>
            <w:iCs/>
          </w:rPr>
          <w:t xml:space="preserve"> o</w:t>
        </w:r>
      </w:ins>
      <w:del w:id="595" w:author="Pablo Blanco Peris" w:date="2017-05-24T18:45:00Z">
        <w:r w:rsidRPr="00C61687" w:rsidDel="00DE270F">
          <w:rPr>
            <w:iCs/>
          </w:rPr>
          <w:delText>)</w:delText>
        </w:r>
      </w:del>
      <w:r w:rsidRPr="00C61687">
        <w:rPr>
          <w:iCs/>
        </w:rPr>
        <w:t xml:space="preserve"> </w:t>
      </w:r>
      <w:del w:id="596" w:author="Pablo Blanco Peris" w:date="2017-05-24T18:45:00Z">
        <w:r w:rsidRPr="00C61687" w:rsidDel="00DE270F">
          <w:rPr>
            <w:iCs/>
          </w:rPr>
          <w:delText>y Cyan-Magenta-Yellow (</w:delText>
        </w:r>
      </w:del>
      <w:r w:rsidRPr="00C61687">
        <w:rPr>
          <w:iCs/>
        </w:rPr>
        <w:t>CMY</w:t>
      </w:r>
      <w:del w:id="5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598" w:name="_Toc476940443"/>
      <w:bookmarkStart w:id="599" w:name="_Toc483414141"/>
      <w:r w:rsidRPr="00C95908">
        <w:rPr>
          <w:bCs/>
        </w:rPr>
        <w:t>Tipos de sensores</w:t>
      </w:r>
      <w:bookmarkEnd w:id="598"/>
      <w:bookmarkEnd w:id="599"/>
    </w:p>
    <w:p w14:paraId="0ADFDD24" w14:textId="77777777" w:rsidR="00E022D8" w:rsidRDefault="00E022D8" w:rsidP="00E022D8"/>
    <w:p w14:paraId="493361C7" w14:textId="77777777" w:rsidR="00E022D8" w:rsidRPr="00C61687" w:rsidRDefault="00E022D8" w:rsidP="00E022D8">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rsidP="00E022D8">
      <w:pPr>
        <w:pStyle w:val="Estilo12ptPrimeralnea05cm"/>
        <w:rPr>
          <w:iCs/>
        </w:rPr>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00" w:name="_Toc476940444"/>
      <w:bookmarkStart w:id="601" w:name="_Toc483414142"/>
      <w:r w:rsidRPr="00AB359A">
        <w:t>Sensores CCD</w:t>
      </w:r>
      <w:bookmarkEnd w:id="600"/>
      <w:bookmarkEnd w:id="601"/>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E022D8">
      <w:pPr>
        <w:pStyle w:val="Estilo12ptPrimeralnea05cm"/>
        <w:rPr>
          <w:iCs/>
        </w:rPr>
      </w:pPr>
      <w:r w:rsidRPr="00C61687">
        <w:rPr>
          <w:iCs/>
        </w:rPr>
        <w:lastRenderedPageBreak/>
        <w:t>Este tipo de sensor es menos sensible a la luz que el CMOS, por lo que captura un rango más amplio de tonos en las fotografías.</w:t>
      </w:r>
    </w:p>
    <w:p w14:paraId="1FE37F1F" w14:textId="77777777"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02" w:name="_Toc476940445"/>
      <w:bookmarkStart w:id="603" w:name="_Toc483414143"/>
      <w:r w:rsidRPr="00AB359A">
        <w:t>Sensores CMOS</w:t>
      </w:r>
      <w:bookmarkEnd w:id="602"/>
      <w:bookmarkEnd w:id="603"/>
      <w:r w:rsidRPr="00AB359A">
        <w:t xml:space="preserve"> </w:t>
      </w:r>
    </w:p>
    <w:p w14:paraId="2262DAC5" w14:textId="77777777"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Son más sensibles a la luz que los CCD debido a que están compuestos por menos componentes, ya que se busca un acabado minimalista, es por ello que suelen ser más pequeños que los CCD y también más económicos.</w:t>
      </w:r>
    </w:p>
    <w:p w14:paraId="62B752F5" w14:textId="77777777" w:rsidR="00E022D8" w:rsidRDefault="00E022D8" w:rsidP="00E022D8">
      <w:pPr>
        <w:pStyle w:val="Estilo12ptPrimeralnea05cm"/>
        <w:rPr>
          <w:iCs/>
        </w:rPr>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04" w:name="_Toc477877511"/>
      <w:bookmarkStart w:id="605" w:name="_Toc483414144"/>
      <w:r w:rsidRPr="00A33B5E">
        <w:rPr>
          <w:bCs/>
          <w:sz w:val="30"/>
          <w:szCs w:val="28"/>
        </w:rPr>
        <w:t>Imperfecciones</w:t>
      </w:r>
      <w:r w:rsidRPr="005D1821">
        <w:t xml:space="preserve"> </w:t>
      </w:r>
      <w:r w:rsidRPr="00A33B5E">
        <w:rPr>
          <w:bCs/>
          <w:sz w:val="30"/>
          <w:szCs w:val="28"/>
        </w:rPr>
        <w:t>y ruido de la imagen</w:t>
      </w:r>
      <w:bookmarkEnd w:id="604"/>
      <w:bookmarkEnd w:id="605"/>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06" w:name="_Toc477877512"/>
      <w:bookmarkStart w:id="607" w:name="_Toc483414145"/>
      <w:r w:rsidRPr="00A33B5E">
        <w:t>Imperfecciones</w:t>
      </w:r>
      <w:r w:rsidRPr="005D1821">
        <w:rPr>
          <w:sz w:val="24"/>
          <w:szCs w:val="24"/>
          <w:lang w:val="es-ES"/>
        </w:rPr>
        <w:t xml:space="preserve"> </w:t>
      </w:r>
      <w:r w:rsidRPr="00A33B5E">
        <w:t>del sensor</w:t>
      </w:r>
      <w:bookmarkEnd w:id="606"/>
      <w:bookmarkEnd w:id="607"/>
      <w:r w:rsidRPr="005D1821">
        <w:rPr>
          <w:sz w:val="24"/>
          <w:szCs w:val="24"/>
          <w:lang w:val="es-ES"/>
        </w:rPr>
        <w:t xml:space="preserve"> </w:t>
      </w:r>
    </w:p>
    <w:p w14:paraId="29D2B408" w14:textId="77777777" w:rsidR="00996957" w:rsidRPr="005D1821" w:rsidRDefault="00996957" w:rsidP="005D1821">
      <w:pPr>
        <w:jc w:val="both"/>
        <w:rPr>
          <w:rFonts w:ascii="Book Antiqua" w:hAnsi="Book Antiqua"/>
        </w:rPr>
      </w:pPr>
      <w:r w:rsidRPr="005D1821">
        <w:rPr>
          <w:rFonts w:ascii="Book Antiqua" w:hAnsi="Book Antiqua"/>
        </w:rPr>
        <w:t xml:space="preserve">Durante la generación de una imagen es posible que se produzcan defectos que se vean reflejados como ruido en la imagen final. </w:t>
      </w:r>
    </w:p>
    <w:p w14:paraId="13516AE7" w14:textId="77777777" w:rsidR="00996957" w:rsidRPr="005D1821" w:rsidRDefault="00996957" w:rsidP="005D1821">
      <w:pPr>
        <w:jc w:val="both"/>
        <w:rPr>
          <w:rFonts w:ascii="Book Antiqua" w:hAnsi="Book Antiqua"/>
        </w:rPr>
      </w:pPr>
      <w:r w:rsidRPr="005D1821">
        <w:rPr>
          <w:rFonts w:ascii="Book Antiqua" w:hAnsi="Book Antiqua"/>
        </w:rPr>
        <w:t xml:space="preserve">Estos defectos característicos pueden determinar la cámara que generó cierta imagen. </w:t>
      </w:r>
    </w:p>
    <w:p w14:paraId="357EEB26" w14:textId="77777777" w:rsidR="00996957" w:rsidRPr="005D1821" w:rsidRDefault="00996957" w:rsidP="005D1821">
      <w:pPr>
        <w:jc w:val="both"/>
        <w:rPr>
          <w:rFonts w:ascii="Book Antiqua" w:hAnsi="Book Antiqua"/>
        </w:rPr>
      </w:pPr>
    </w:p>
    <w:p w14:paraId="610FD25E" w14:textId="77777777" w:rsidR="00996957" w:rsidRPr="005D1821" w:rsidRDefault="00996957" w:rsidP="005D1821">
      <w:pPr>
        <w:jc w:val="both"/>
        <w:rPr>
          <w:rFonts w:ascii="Book Antiqua" w:hAnsi="Book Antiqua"/>
        </w:rPr>
      </w:pPr>
      <w:r w:rsidRPr="005D1821">
        <w:rPr>
          <w:rFonts w:ascii="Book Antiqua" w:hAnsi="Book Antiqua"/>
        </w:rPr>
        <w:lastRenderedPageBreak/>
        <w:t xml:space="preserve">Los defectos se pueden agrupar en: </w:t>
      </w:r>
    </w:p>
    <w:p w14:paraId="37063784"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Defectos de fila y columna: Pueden ser ocasionados durante el proceso de transferencia de carga. </w:t>
      </w:r>
      <w:r w:rsidRPr="005D1821">
        <w:rPr>
          <w:rFonts w:ascii="MS Mincho" w:eastAsia="MS Mincho" w:hAnsi="MS Mincho" w:cs="MS Mincho"/>
        </w:rPr>
        <w:t> </w:t>
      </w:r>
    </w:p>
    <w:p w14:paraId="048C94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efectos de grupo: Pueden ser causados por suciedad o por fallos eléctricos.</w:t>
      </w:r>
      <w:r w:rsidRPr="005D1821">
        <w:rPr>
          <w:rFonts w:ascii="MS Mincho" w:eastAsia="MS Mincho" w:hAnsi="MS Mincho" w:cs="MS Mincho"/>
        </w:rPr>
        <w:t> </w:t>
      </w:r>
    </w:p>
    <w:p w14:paraId="2037372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Píxeles calientes: Cuando se generan altas salidas de voltaje bajo cierto tipo de condiciones.</w:t>
      </w:r>
    </w:p>
    <w:p w14:paraId="014AAE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Píxeles muertos: Son los píxeles que tienen una respuesta muy pobre a la luz, apareciendo como puntos negros en las imágenes finales. </w:t>
      </w:r>
      <w:r w:rsidRPr="005D1821">
        <w:rPr>
          <w:rFonts w:ascii="MS Mincho" w:eastAsia="MS Mincho" w:hAnsi="MS Mincho" w:cs="MS Mincho"/>
        </w:rPr>
        <w:t> </w:t>
      </w:r>
    </w:p>
    <w:p w14:paraId="2922AE13"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iferencias entre salidas múltiples: Cuando existe más de una salida pueden presentarse variaciones entre las diferentes salidas.</w:t>
      </w:r>
    </w:p>
    <w:p w14:paraId="327CD05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Interferencia: Este defecto se produce cuando los fotones que deberían de ser recolectados por un píxel se recogen por un píxel vecino. </w:t>
      </w:r>
      <w:r w:rsidRPr="005D1821">
        <w:rPr>
          <w:rFonts w:ascii="MS Mincho" w:eastAsia="MS Mincho" w:hAnsi="MS Mincho" w:cs="MS Mincho"/>
        </w:rPr>
        <w:t> </w:t>
      </w:r>
    </w:p>
    <w:p w14:paraId="7950885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Saturación: Sucede cuando un píxel acumula más carga de la que puede contener y el exceso de la carga es pasada a los píxeles vecinos generando, de este modo, el efecto blooming. </w:t>
      </w:r>
      <w:r w:rsidRPr="005D1821">
        <w:rPr>
          <w:rFonts w:ascii="MS Mincho" w:eastAsia="MS Mincho" w:hAnsi="MS Mincho" w:cs="MS Mincho"/>
        </w:rPr>
        <w:t> </w:t>
      </w:r>
    </w:p>
    <w:p w14:paraId="218BF3D9" w14:textId="77777777" w:rsidR="00996957" w:rsidRPr="005D1821" w:rsidRDefault="00996957" w:rsidP="005D1821">
      <w:pPr>
        <w:numPr>
          <w:ilvl w:val="0"/>
          <w:numId w:val="22"/>
        </w:numPr>
        <w:jc w:val="both"/>
        <w:rPr>
          <w:rFonts w:ascii="Book Antiqua" w:hAnsi="Book Antiqua"/>
        </w:rPr>
      </w:pPr>
      <w:r w:rsidRPr="005D1821">
        <w:rPr>
          <w:rFonts w:ascii="Book Antiqua" w:hAnsi="Book Antiqua"/>
          <w:i/>
        </w:rPr>
        <w:t>“Rolling Shutter”</w:t>
      </w:r>
      <w:r w:rsidRPr="005D1821">
        <w:rPr>
          <w:rFonts w:ascii="Book Antiqua" w:hAnsi="Book Antiqua"/>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Corriente de oscuridad: Surge de las impurezas del cristal de silicio de los sensores. </w:t>
      </w:r>
      <w:r w:rsidRPr="005D1821">
        <w:rPr>
          <w:rFonts w:ascii="MS Mincho" w:eastAsia="MS Mincho" w:hAnsi="MS Mincho" w:cs="MS Mincho"/>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08" w:name="_Toc477877513"/>
      <w:bookmarkStart w:id="609" w:name="_Toc483414146"/>
      <w:r w:rsidRPr="00A33B5E">
        <w:t>Ruido en la imagen</w:t>
      </w:r>
      <w:bookmarkEnd w:id="608"/>
      <w:bookmarkEnd w:id="609"/>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5D1821" w:rsidRDefault="00996957" w:rsidP="005D1821">
      <w:pPr>
        <w:jc w:val="both"/>
        <w:rPr>
          <w:rFonts w:ascii="Book Antiqua" w:hAnsi="Book Antiqua"/>
        </w:rPr>
      </w:pPr>
      <w:r w:rsidRPr="005D1821">
        <w:rPr>
          <w:rFonts w:ascii="Book Antiqua" w:hAnsi="Book Antiqua"/>
        </w:rPr>
        <w:t>En el proceso de generación de la imagen en la cámara se puede producir gran cantidad de imperfecciones y ruido.</w:t>
      </w:r>
    </w:p>
    <w:p w14:paraId="3E280E9C" w14:textId="77777777" w:rsidR="00996957" w:rsidRPr="005D1821" w:rsidRDefault="00996957" w:rsidP="005D1821">
      <w:pPr>
        <w:jc w:val="both"/>
        <w:rPr>
          <w:rFonts w:ascii="Book Antiqua" w:hAnsi="Book Antiqua"/>
        </w:rPr>
      </w:pPr>
      <w:r w:rsidRPr="005D1821">
        <w:rPr>
          <w:rFonts w:ascii="Book Antiqua" w:hAnsi="Book Antiqua"/>
        </w:rPr>
        <w:t>El patrón de ruido consiste en cualquier patrón espacial que no cambia de una imagen a otra, compuesto por el ruido espacial, totalmente independiente del ruido de patrón fijo (FPN).</w:t>
      </w:r>
    </w:p>
    <w:p w14:paraId="21C55EE6" w14:textId="77777777" w:rsidR="00996957" w:rsidRPr="005D1821" w:rsidRDefault="00996957" w:rsidP="005D1821">
      <w:pPr>
        <w:jc w:val="both"/>
        <w:rPr>
          <w:rFonts w:ascii="Book Antiqua" w:hAnsi="Book Antiqua"/>
        </w:rPr>
      </w:pPr>
    </w:p>
    <w:p w14:paraId="2BD66A6F" w14:textId="77777777" w:rsidR="00996957" w:rsidRPr="005D1821" w:rsidRDefault="00996957" w:rsidP="005D1821">
      <w:pPr>
        <w:jc w:val="both"/>
        <w:rPr>
          <w:rFonts w:ascii="Book Antiqua" w:hAnsi="Book Antiqua"/>
        </w:rPr>
      </w:pPr>
      <w:r w:rsidRPr="005D1821">
        <w:rPr>
          <w:rFonts w:ascii="Book Antiqua" w:hAnsi="Book Antiqua"/>
        </w:rPr>
        <w:t>El ruido FPN se genera en función de: la oscuridad, la exposición y la temperatura.</w:t>
      </w:r>
    </w:p>
    <w:p w14:paraId="5BBDE5BC" w14:textId="77777777" w:rsidR="00996957" w:rsidRPr="005D1821" w:rsidRDefault="00996957" w:rsidP="005D1821">
      <w:pPr>
        <w:jc w:val="both"/>
        <w:rPr>
          <w:rFonts w:ascii="Book Antiqua" w:hAnsi="Book Antiqua"/>
        </w:rPr>
      </w:pPr>
    </w:p>
    <w:p w14:paraId="1F234D18" w14:textId="77777777" w:rsidR="00996957" w:rsidRPr="005D1821" w:rsidRDefault="00996957" w:rsidP="005D1821">
      <w:pPr>
        <w:jc w:val="both"/>
        <w:rPr>
          <w:rFonts w:ascii="Book Antiqua" w:hAnsi="Book Antiqua"/>
        </w:rPr>
      </w:pPr>
      <w:r w:rsidRPr="005D1821">
        <w:rPr>
          <w:rFonts w:ascii="Book Antiqua" w:hAnsi="Book Antiqua"/>
        </w:rPr>
        <w:t>El ruido PRNU es la parte dominante del patrón de ruido de las imágenes, compuesto por el ruido PNU y los defectos de baja frecuencia, tales como el zoom.</w:t>
      </w:r>
    </w:p>
    <w:p w14:paraId="2851457F" w14:textId="77777777" w:rsidR="00996957" w:rsidRPr="005D1821" w:rsidRDefault="00996957" w:rsidP="005D1821">
      <w:pPr>
        <w:jc w:val="both"/>
        <w:rPr>
          <w:rFonts w:ascii="Book Antiqua" w:hAnsi="Book Antiqua"/>
        </w:rPr>
      </w:pPr>
    </w:p>
    <w:p w14:paraId="50E3E051" w14:textId="77777777" w:rsidR="00996957" w:rsidRPr="005D1821" w:rsidRDefault="00996957" w:rsidP="005D1821">
      <w:pPr>
        <w:jc w:val="both"/>
        <w:rPr>
          <w:rFonts w:ascii="Book Antiqua" w:hAnsi="Book Antiqua"/>
        </w:rPr>
      </w:pPr>
      <w:r w:rsidRPr="005D1821">
        <w:rPr>
          <w:rFonts w:ascii="Book Antiqua" w:hAnsi="Book Antiqua"/>
        </w:rPr>
        <w:t xml:space="preserve">El ruido PNU es la diferencia de sensibilidad a la luz entre los píxeles de la matriz del sensor. </w:t>
      </w:r>
    </w:p>
    <w:p w14:paraId="512172B2" w14:textId="77777777" w:rsidR="00996957" w:rsidRPr="005D1821" w:rsidRDefault="00996957" w:rsidP="005D1821">
      <w:pPr>
        <w:jc w:val="both"/>
        <w:rPr>
          <w:rFonts w:ascii="Book Antiqua" w:hAnsi="Book Antiqua"/>
        </w:rPr>
      </w:pPr>
      <w:r w:rsidRPr="005D1821">
        <w:rPr>
          <w:rFonts w:ascii="Book Antiqua" w:hAnsi="Book Antiqua"/>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10" w:name="_Toc477877514"/>
      <w:bookmarkStart w:id="611" w:name="_Toc483414147"/>
      <w:r w:rsidRPr="00A33B5E">
        <w:rPr>
          <w:bCs/>
          <w:sz w:val="30"/>
          <w:szCs w:val="28"/>
        </w:rPr>
        <w:lastRenderedPageBreak/>
        <w:t>Diferencias entre Cámaras Digitales y Cámaras de Dispositivos Móviles</w:t>
      </w:r>
      <w:bookmarkEnd w:id="610"/>
      <w:bookmarkEnd w:id="611"/>
    </w:p>
    <w:p w14:paraId="3AFEC7EC" w14:textId="77777777" w:rsidR="00A33B5E" w:rsidRPr="00E84056" w:rsidRDefault="00A33B5E" w:rsidP="00A33B5E"/>
    <w:p w14:paraId="5B486ABF" w14:textId="77777777" w:rsidR="00A33B5E" w:rsidRPr="00A33B5E" w:rsidRDefault="00A33B5E" w:rsidP="00A33B5E">
      <w:pPr>
        <w:rPr>
          <w:rFonts w:ascii="Book Antiqua" w:hAnsi="Book Antiqua"/>
        </w:rPr>
      </w:pPr>
      <w:r w:rsidRPr="00A33B5E">
        <w:rPr>
          <w:rFonts w:ascii="Book Antiqua" w:hAnsi="Book Antiqua"/>
        </w:rP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0433FC34"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12" w:name="_Toc477877515"/>
      <w:bookmarkStart w:id="613" w:name="_Toc483414148"/>
      <w:r w:rsidRPr="00A33B5E">
        <w:rPr>
          <w:bCs/>
        </w:rPr>
        <w:t>Técnicas de análisis forense</w:t>
      </w:r>
      <w:bookmarkEnd w:id="612"/>
      <w:bookmarkEnd w:id="613"/>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xml:space="preserve">: consiste en recopilar todos los procesos llevados a cabo hasta conseguir la imagen falsificada, como filtros, </w:t>
      </w:r>
      <w:r w:rsidRPr="00A33B5E">
        <w:rPr>
          <w:rFonts w:ascii="Book Antiqua" w:hAnsi="Book Antiqua" w:cs="Times"/>
        </w:rPr>
        <w:lastRenderedPageBreak/>
        <w:t>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14" w:name="_Toc477877516"/>
      <w:bookmarkStart w:id="615" w:name="_Toc483414149"/>
      <w:r>
        <w:t>Técnicas de Identificación de la Fuente</w:t>
      </w:r>
      <w:bookmarkEnd w:id="614"/>
      <w:bookmarkEnd w:id="615"/>
    </w:p>
    <w:p w14:paraId="4F256FE0" w14:textId="77777777" w:rsidR="0013191C" w:rsidRPr="0013191C" w:rsidRDefault="0013191C" w:rsidP="0013191C">
      <w:pPr>
        <w:widowControl w:val="0"/>
        <w:autoSpaceDE w:val="0"/>
        <w:autoSpaceDN w:val="0"/>
        <w:adjustRightInd w:val="0"/>
        <w:spacing w:after="240" w:line="340" w:lineRule="atLeast"/>
        <w:jc w:val="both"/>
        <w:rPr>
          <w:ins w:id="616" w:author="Maria Solana Gonzalez" w:date="2017-05-28T18:01:00Z"/>
          <w:rFonts w:ascii="Book Antiqua" w:hAnsi="Book Antiqua" w:cs="Times"/>
          <w:rPrChange w:id="617" w:author="Maria Solana Gonzalez" w:date="2017-05-28T18:01:00Z">
            <w:rPr>
              <w:ins w:id="618" w:author="Maria Solana Gonzalez" w:date="2017-05-28T18:01:00Z"/>
            </w:rPr>
          </w:rPrChange>
        </w:rPr>
        <w:pPrChange w:id="619"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20" w:author="Maria Solana Gonzalez" w:date="2017-05-28T18:01:00Z">
        <w:r w:rsidRPr="0013191C">
          <w:rPr>
            <w:rFonts w:ascii="Book Antiqua" w:hAnsi="Book Antiqua" w:cs="Times"/>
            <w:rPrChange w:id="621"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rsidP="0013191C">
      <w:pPr>
        <w:widowControl w:val="0"/>
        <w:autoSpaceDE w:val="0"/>
        <w:autoSpaceDN w:val="0"/>
        <w:adjustRightInd w:val="0"/>
        <w:spacing w:after="240" w:line="340" w:lineRule="atLeast"/>
        <w:jc w:val="both"/>
        <w:rPr>
          <w:ins w:id="622" w:author="Maria Solana Gonzalez" w:date="2017-05-28T18:01:00Z"/>
          <w:rFonts w:ascii="Book Antiqua" w:hAnsi="Book Antiqua" w:cs="Times"/>
          <w:rPrChange w:id="623" w:author="Maria Solana Gonzalez" w:date="2017-05-28T18:01:00Z">
            <w:rPr>
              <w:ins w:id="624" w:author="Maria Solana Gonzalez" w:date="2017-05-28T18:01:00Z"/>
            </w:rPr>
          </w:rPrChange>
        </w:rPr>
        <w:pPrChange w:id="625"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26" w:author="Maria Solana Gonzalez" w:date="2017-05-28T18:01:00Z">
        <w:r w:rsidRPr="0013191C">
          <w:rPr>
            <w:rFonts w:ascii="Book Antiqua" w:hAnsi="Book Antiqua" w:cs="Times"/>
            <w:rPrChange w:id="627" w:author="Maria Solana Gonzalez" w:date="2017-05-28T18:01:00Z">
              <w:rPr/>
            </w:rPrChange>
          </w:rPr>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ins>
    </w:p>
    <w:p w14:paraId="354BE1B2" w14:textId="4C416907" w:rsidR="00A33B5E" w:rsidRPr="0013191C" w:rsidRDefault="0013191C" w:rsidP="0013191C">
      <w:pPr>
        <w:widowControl w:val="0"/>
        <w:autoSpaceDE w:val="0"/>
        <w:autoSpaceDN w:val="0"/>
        <w:adjustRightInd w:val="0"/>
        <w:spacing w:after="240" w:line="340" w:lineRule="atLeast"/>
        <w:jc w:val="both"/>
        <w:rPr>
          <w:rFonts w:ascii="Book Antiqua" w:hAnsi="Book Antiqua" w:cs="Times"/>
          <w:rPrChange w:id="628" w:author="Maria Solana Gonzalez" w:date="2017-05-28T18:01:00Z">
            <w:rPr/>
          </w:rPrChange>
        </w:rPr>
        <w:pPrChange w:id="629" w:author="Maria Solana Gonzalez" w:date="2017-05-28T18:01:00Z">
          <w:pPr/>
        </w:pPrChange>
      </w:pPr>
      <w:ins w:id="630" w:author="Maria Solana Gonzalez" w:date="2017-05-28T18:01:00Z">
        <w:r w:rsidRPr="0013191C">
          <w:rPr>
            <w:rFonts w:ascii="Book Antiqua" w:hAnsi="Book Antiqua" w:cs="Times"/>
            <w:rPrChange w:id="631"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rsidP="0013191C">
      <w:pPr>
        <w:pStyle w:val="Prrafodelista"/>
        <w:widowControl w:val="0"/>
        <w:autoSpaceDE w:val="0"/>
        <w:autoSpaceDN w:val="0"/>
        <w:adjustRightInd w:val="0"/>
        <w:spacing w:after="240" w:line="340" w:lineRule="atLeast"/>
        <w:ind w:left="3" w:firstLine="0"/>
        <w:rPr>
          <w:ins w:id="632" w:author="Maria Solana Gonzalez" w:date="2017-05-28T18:02:00Z"/>
          <w:rFonts w:ascii="Book Antiqua" w:hAnsi="Book Antiqua" w:cs="Times"/>
          <w:sz w:val="24"/>
        </w:rPr>
        <w:pPrChange w:id="633"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rsidP="0013191C">
      <w:pPr>
        <w:pStyle w:val="Prrafodelista"/>
        <w:widowControl w:val="0"/>
        <w:autoSpaceDE w:val="0"/>
        <w:autoSpaceDN w:val="0"/>
        <w:adjustRightInd w:val="0"/>
        <w:spacing w:after="240" w:line="340" w:lineRule="atLeast"/>
        <w:ind w:left="3" w:firstLine="0"/>
        <w:rPr>
          <w:ins w:id="634" w:author="Maria Solana Gonzalez" w:date="2017-05-28T18:02:00Z"/>
          <w:rFonts w:ascii="Book Antiqua" w:hAnsi="Book Antiqua" w:cs="Times"/>
          <w:sz w:val="24"/>
        </w:rPr>
        <w:pPrChange w:id="635"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rsidP="0013191C">
      <w:pPr>
        <w:pStyle w:val="Prrafodelista"/>
        <w:widowControl w:val="0"/>
        <w:autoSpaceDE w:val="0"/>
        <w:autoSpaceDN w:val="0"/>
        <w:adjustRightInd w:val="0"/>
        <w:spacing w:after="240" w:line="340" w:lineRule="atLeast"/>
        <w:ind w:left="3" w:firstLine="0"/>
        <w:rPr>
          <w:del w:id="636" w:author="Maria Solana Gonzalez" w:date="2017-05-28T17:59:00Z"/>
          <w:rFonts w:ascii="Book Antiqua" w:hAnsi="Book Antiqua" w:cs="Times"/>
          <w:sz w:val="24"/>
        </w:rPr>
        <w:pPrChange w:id="637" w:author="Maria Solana Gonzalez" w:date="2017-05-28T18:01:00Z">
          <w:pPr>
            <w:pStyle w:val="Prrafodelista"/>
            <w:widowControl w:val="0"/>
            <w:autoSpaceDE w:val="0"/>
            <w:autoSpaceDN w:val="0"/>
            <w:adjustRightInd w:val="0"/>
            <w:spacing w:after="240" w:line="340" w:lineRule="atLeast"/>
            <w:ind w:left="360"/>
          </w:pPr>
        </w:pPrChange>
      </w:pPr>
      <w:del w:id="638"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rsidP="0013191C">
      <w:pPr>
        <w:pStyle w:val="Prrafodelista"/>
        <w:widowControl w:val="0"/>
        <w:autoSpaceDE w:val="0"/>
        <w:autoSpaceDN w:val="0"/>
        <w:adjustRightInd w:val="0"/>
        <w:spacing w:after="240" w:line="340" w:lineRule="atLeast"/>
        <w:ind w:left="3" w:firstLine="0"/>
        <w:rPr>
          <w:del w:id="639" w:author="Maria Solana Gonzalez" w:date="2017-05-28T17:59:00Z"/>
          <w:rFonts w:ascii="Book Antiqua" w:hAnsi="Book Antiqua" w:cs="Times"/>
          <w:sz w:val="24"/>
        </w:rPr>
        <w:pPrChange w:id="640"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rsidP="0013191C">
      <w:pPr>
        <w:pStyle w:val="Prrafodelista"/>
        <w:widowControl w:val="0"/>
        <w:autoSpaceDE w:val="0"/>
        <w:autoSpaceDN w:val="0"/>
        <w:adjustRightInd w:val="0"/>
        <w:spacing w:after="240" w:line="340" w:lineRule="atLeast"/>
        <w:ind w:left="3" w:firstLine="0"/>
        <w:rPr>
          <w:del w:id="641" w:author="Maria Solana Gonzalez" w:date="2017-05-28T17:59:00Z"/>
          <w:rFonts w:ascii="Book Antiqua" w:hAnsi="Book Antiqua" w:cs="Times"/>
          <w:sz w:val="24"/>
        </w:rPr>
        <w:pPrChange w:id="642" w:author="Maria Solana Gonzalez" w:date="2017-05-28T18:01:00Z">
          <w:pPr>
            <w:pStyle w:val="Prrafodelista"/>
            <w:widowControl w:val="0"/>
            <w:autoSpaceDE w:val="0"/>
            <w:autoSpaceDN w:val="0"/>
            <w:adjustRightInd w:val="0"/>
            <w:spacing w:after="240" w:line="340" w:lineRule="atLeast"/>
            <w:ind w:left="360"/>
          </w:pPr>
        </w:pPrChange>
      </w:pPr>
      <w:del w:id="643"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rsidP="0013191C">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644"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645" w:author="Maria Solana Gonzalez" w:date="2017-05-28T18:02:00Z"/>
          <w:szCs w:val="24"/>
        </w:rPr>
      </w:pPr>
      <w:bookmarkStart w:id="646" w:name="_Toc477877517"/>
      <w:bookmarkStart w:id="647" w:name="_Toc483414150"/>
      <w:r w:rsidRPr="00A33B5E">
        <w:rPr>
          <w:szCs w:val="24"/>
        </w:rPr>
        <w:lastRenderedPageBreak/>
        <w:t>Técnicas basadas en Metadatos</w:t>
      </w:r>
      <w:bookmarkEnd w:id="646"/>
      <w:bookmarkEnd w:id="647"/>
    </w:p>
    <w:p w14:paraId="03B89EB9" w14:textId="77777777" w:rsidR="006E2BD0" w:rsidRPr="006E2BD0" w:rsidRDefault="006E2BD0" w:rsidP="006E2BD0">
      <w:pPr>
        <w:rPr>
          <w:lang w:val="es-ES_tradnl"/>
          <w:rPrChange w:id="648" w:author="Maria Solana Gonzalez" w:date="2017-05-28T18:02:00Z">
            <w:rPr>
              <w:szCs w:val="24"/>
            </w:rPr>
          </w:rPrChange>
        </w:rPr>
        <w:pPrChange w:id="649"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rsidP="0013191C">
      <w:pPr>
        <w:jc w:val="both"/>
        <w:rPr>
          <w:ins w:id="650" w:author="Maria Solana Gonzalez" w:date="2017-05-28T18:01:00Z"/>
          <w:rFonts w:ascii="Book Antiqua" w:hAnsi="Book Antiqua"/>
          <w:rPrChange w:id="651" w:author="Maria Solana Gonzalez" w:date="2017-05-28T18:02:00Z">
            <w:rPr>
              <w:ins w:id="652" w:author="Maria Solana Gonzalez" w:date="2017-05-28T18:01:00Z"/>
            </w:rPr>
          </w:rPrChange>
        </w:rPr>
        <w:pPrChange w:id="653" w:author="Maria Solana Gonzalez" w:date="2017-05-28T18:02:00Z">
          <w:pPr>
            <w:pStyle w:val="Prrafodelista"/>
            <w:numPr>
              <w:numId w:val="19"/>
            </w:numPr>
            <w:ind w:left="360" w:hanging="360"/>
            <w:jc w:val="both"/>
          </w:pPr>
        </w:pPrChange>
      </w:pPr>
      <w:ins w:id="654" w:author="Maria Solana Gonzalez" w:date="2017-05-28T18:01:00Z">
        <w:r w:rsidRPr="0013191C">
          <w:rPr>
            <w:rFonts w:ascii="Book Antiqua" w:hAnsi="Book Antiqua"/>
            <w:rPrChange w:id="655"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rsidP="0013191C">
      <w:pPr>
        <w:jc w:val="both"/>
        <w:rPr>
          <w:ins w:id="656" w:author="Maria Solana Gonzalez" w:date="2017-05-28T18:01:00Z"/>
          <w:rFonts w:ascii="Book Antiqua" w:hAnsi="Book Antiqua"/>
          <w:rPrChange w:id="657" w:author="Maria Solana Gonzalez" w:date="2017-05-28T18:02:00Z">
            <w:rPr>
              <w:ins w:id="658" w:author="Maria Solana Gonzalez" w:date="2017-05-28T18:01:00Z"/>
            </w:rPr>
          </w:rPrChange>
        </w:rPr>
        <w:pPrChange w:id="659" w:author="Maria Solana Gonzalez" w:date="2017-05-28T18:02:00Z">
          <w:pPr>
            <w:pStyle w:val="Prrafodelista"/>
            <w:numPr>
              <w:numId w:val="19"/>
            </w:numPr>
            <w:ind w:left="360" w:hanging="360"/>
            <w:jc w:val="both"/>
          </w:pPr>
        </w:pPrChange>
      </w:pPr>
    </w:p>
    <w:p w14:paraId="3CEB2584" w14:textId="77777777" w:rsidR="0013191C" w:rsidRPr="0013191C" w:rsidRDefault="0013191C" w:rsidP="0013191C">
      <w:pPr>
        <w:jc w:val="both"/>
        <w:rPr>
          <w:ins w:id="660" w:author="Maria Solana Gonzalez" w:date="2017-05-28T18:01:00Z"/>
          <w:rFonts w:ascii="Book Antiqua" w:hAnsi="Book Antiqua"/>
          <w:rPrChange w:id="661" w:author="Maria Solana Gonzalez" w:date="2017-05-28T18:02:00Z">
            <w:rPr>
              <w:ins w:id="662" w:author="Maria Solana Gonzalez" w:date="2017-05-28T18:01:00Z"/>
            </w:rPr>
          </w:rPrChange>
        </w:rPr>
        <w:pPrChange w:id="663" w:author="Maria Solana Gonzalez" w:date="2017-05-28T18:02:00Z">
          <w:pPr>
            <w:pStyle w:val="Prrafodelista"/>
            <w:numPr>
              <w:numId w:val="19"/>
            </w:numPr>
            <w:ind w:left="360" w:hanging="360"/>
            <w:jc w:val="both"/>
          </w:pPr>
        </w:pPrChange>
      </w:pPr>
      <w:ins w:id="664" w:author="Maria Solana Gonzalez" w:date="2017-05-28T18:01:00Z">
        <w:r w:rsidRPr="0013191C">
          <w:rPr>
            <w:rFonts w:ascii="Book Antiqua" w:hAnsi="Book Antiqua"/>
            <w:rPrChange w:id="665"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rsidP="0013191C">
      <w:pPr>
        <w:jc w:val="both"/>
        <w:rPr>
          <w:ins w:id="666" w:author="Maria Solana Gonzalez" w:date="2017-05-28T18:01:00Z"/>
          <w:rFonts w:ascii="Book Antiqua" w:hAnsi="Book Antiqua"/>
          <w:rPrChange w:id="667" w:author="Maria Solana Gonzalez" w:date="2017-05-28T18:02:00Z">
            <w:rPr>
              <w:ins w:id="668" w:author="Maria Solana Gonzalez" w:date="2017-05-28T18:01:00Z"/>
            </w:rPr>
          </w:rPrChange>
        </w:rPr>
        <w:pPrChange w:id="669" w:author="Maria Solana Gonzalez" w:date="2017-05-28T18:02:00Z">
          <w:pPr>
            <w:pStyle w:val="Prrafodelista"/>
            <w:numPr>
              <w:numId w:val="19"/>
            </w:numPr>
            <w:ind w:left="360" w:hanging="360"/>
            <w:jc w:val="both"/>
          </w:pPr>
        </w:pPrChange>
      </w:pPr>
    </w:p>
    <w:p w14:paraId="57332F0C" w14:textId="77777777" w:rsidR="0013191C" w:rsidRPr="0013191C" w:rsidRDefault="0013191C" w:rsidP="0013191C">
      <w:pPr>
        <w:jc w:val="both"/>
        <w:rPr>
          <w:ins w:id="670" w:author="Maria Solana Gonzalez" w:date="2017-05-28T18:01:00Z"/>
          <w:rFonts w:ascii="Book Antiqua" w:hAnsi="Book Antiqua"/>
          <w:rPrChange w:id="671" w:author="Maria Solana Gonzalez" w:date="2017-05-28T18:02:00Z">
            <w:rPr>
              <w:ins w:id="672" w:author="Maria Solana Gonzalez" w:date="2017-05-28T18:01:00Z"/>
            </w:rPr>
          </w:rPrChange>
        </w:rPr>
        <w:pPrChange w:id="673" w:author="Maria Solana Gonzalez" w:date="2017-05-28T18:02:00Z">
          <w:pPr>
            <w:pStyle w:val="Prrafodelista"/>
            <w:numPr>
              <w:numId w:val="19"/>
            </w:numPr>
            <w:ind w:left="360" w:hanging="360"/>
            <w:jc w:val="both"/>
          </w:pPr>
        </w:pPrChange>
      </w:pPr>
      <w:ins w:id="674" w:author="Maria Solana Gonzalez" w:date="2017-05-28T18:01:00Z">
        <w:r w:rsidRPr="0013191C">
          <w:rPr>
            <w:rFonts w:ascii="Book Antiqua" w:hAnsi="Book Antiqua"/>
            <w:rPrChange w:id="675"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rsidP="0013191C">
      <w:pPr>
        <w:jc w:val="both"/>
        <w:rPr>
          <w:ins w:id="676" w:author="Maria Solana Gonzalez" w:date="2017-05-28T18:01:00Z"/>
          <w:rFonts w:ascii="Book Antiqua" w:hAnsi="Book Antiqua"/>
          <w:rPrChange w:id="677" w:author="Maria Solana Gonzalez" w:date="2017-05-28T18:02:00Z">
            <w:rPr>
              <w:ins w:id="678" w:author="Maria Solana Gonzalez" w:date="2017-05-28T18:01:00Z"/>
            </w:rPr>
          </w:rPrChange>
        </w:rPr>
        <w:pPrChange w:id="679" w:author="Maria Solana Gonzalez" w:date="2017-05-28T18:02:00Z">
          <w:pPr>
            <w:pStyle w:val="Prrafodelista"/>
            <w:numPr>
              <w:numId w:val="19"/>
            </w:numPr>
            <w:ind w:left="360" w:hanging="360"/>
            <w:jc w:val="both"/>
          </w:pPr>
        </w:pPrChange>
      </w:pPr>
    </w:p>
    <w:p w14:paraId="6FCDB599" w14:textId="77777777" w:rsidR="0013191C" w:rsidRPr="0013191C" w:rsidRDefault="0013191C" w:rsidP="0013191C">
      <w:pPr>
        <w:jc w:val="both"/>
        <w:rPr>
          <w:ins w:id="680" w:author="Maria Solana Gonzalez" w:date="2017-05-28T18:01:00Z"/>
          <w:rFonts w:ascii="Book Antiqua" w:hAnsi="Book Antiqua"/>
          <w:rPrChange w:id="681" w:author="Maria Solana Gonzalez" w:date="2017-05-28T18:02:00Z">
            <w:rPr>
              <w:ins w:id="682" w:author="Maria Solana Gonzalez" w:date="2017-05-28T18:01:00Z"/>
            </w:rPr>
          </w:rPrChange>
        </w:rPr>
        <w:pPrChange w:id="683" w:author="Maria Solana Gonzalez" w:date="2017-05-28T18:02:00Z">
          <w:pPr>
            <w:pStyle w:val="Prrafodelista"/>
            <w:numPr>
              <w:numId w:val="19"/>
            </w:numPr>
            <w:ind w:left="360" w:hanging="360"/>
            <w:jc w:val="both"/>
          </w:pPr>
        </w:pPrChange>
      </w:pPr>
      <w:ins w:id="684" w:author="Maria Solana Gonzalez" w:date="2017-05-28T18:01:00Z">
        <w:r w:rsidRPr="0013191C">
          <w:rPr>
            <w:rFonts w:ascii="Book Antiqua" w:hAnsi="Book Antiqua"/>
            <w:rPrChange w:id="685" w:author="Maria Solana Gonzalez" w:date="2017-05-28T18:02:00Z">
              <w:rPr/>
            </w:rPrChange>
          </w:rPr>
          <w:t>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rsidP="0013191C">
      <w:pPr>
        <w:jc w:val="both"/>
        <w:rPr>
          <w:ins w:id="686" w:author="Maria Solana Gonzalez" w:date="2017-05-28T18:01:00Z"/>
          <w:rFonts w:ascii="Book Antiqua" w:hAnsi="Book Antiqua"/>
          <w:rPrChange w:id="687" w:author="Maria Solana Gonzalez" w:date="2017-05-28T18:02:00Z">
            <w:rPr>
              <w:ins w:id="688" w:author="Maria Solana Gonzalez" w:date="2017-05-28T18:01:00Z"/>
            </w:rPr>
          </w:rPrChange>
        </w:rPr>
        <w:pPrChange w:id="689" w:author="Maria Solana Gonzalez" w:date="2017-05-28T18:02:00Z">
          <w:pPr>
            <w:pStyle w:val="Prrafodelista"/>
            <w:numPr>
              <w:numId w:val="19"/>
            </w:numPr>
            <w:ind w:left="360" w:hanging="360"/>
            <w:jc w:val="both"/>
          </w:pPr>
        </w:pPrChange>
      </w:pPr>
    </w:p>
    <w:p w14:paraId="7ED20374" w14:textId="77777777" w:rsidR="0013191C" w:rsidRPr="0013191C" w:rsidRDefault="0013191C" w:rsidP="0013191C">
      <w:pPr>
        <w:jc w:val="both"/>
        <w:rPr>
          <w:ins w:id="690" w:author="Maria Solana Gonzalez" w:date="2017-05-28T18:01:00Z"/>
          <w:rFonts w:ascii="Book Antiqua" w:hAnsi="Book Antiqua"/>
          <w:rPrChange w:id="691" w:author="Maria Solana Gonzalez" w:date="2017-05-28T18:02:00Z">
            <w:rPr>
              <w:ins w:id="692" w:author="Maria Solana Gonzalez" w:date="2017-05-28T18:01:00Z"/>
            </w:rPr>
          </w:rPrChange>
        </w:rPr>
        <w:pPrChange w:id="693" w:author="Maria Solana Gonzalez" w:date="2017-05-28T18:02:00Z">
          <w:pPr>
            <w:pStyle w:val="Prrafodelista"/>
            <w:numPr>
              <w:numId w:val="19"/>
            </w:numPr>
            <w:ind w:left="360" w:hanging="360"/>
            <w:jc w:val="both"/>
          </w:pPr>
        </w:pPrChange>
      </w:pPr>
      <w:ins w:id="694" w:author="Maria Solana Gonzalez" w:date="2017-05-28T18:01:00Z">
        <w:r w:rsidRPr="0013191C">
          <w:rPr>
            <w:rFonts w:ascii="Book Antiqua" w:hAnsi="Book Antiqua"/>
            <w:rPrChange w:id="695"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rsidP="0013191C">
      <w:pPr>
        <w:jc w:val="both"/>
        <w:rPr>
          <w:ins w:id="696" w:author="Maria Solana Gonzalez" w:date="2017-05-28T18:01:00Z"/>
          <w:rFonts w:ascii="Book Antiqua" w:hAnsi="Book Antiqua"/>
          <w:rPrChange w:id="697" w:author="Maria Solana Gonzalez" w:date="2017-05-28T18:02:00Z">
            <w:rPr>
              <w:ins w:id="698" w:author="Maria Solana Gonzalez" w:date="2017-05-28T18:01:00Z"/>
            </w:rPr>
          </w:rPrChange>
        </w:rPr>
        <w:pPrChange w:id="699" w:author="Maria Solana Gonzalez" w:date="2017-05-28T18:02:00Z">
          <w:pPr>
            <w:pStyle w:val="Prrafodelista"/>
            <w:numPr>
              <w:numId w:val="19"/>
            </w:numPr>
            <w:ind w:left="360" w:hanging="360"/>
            <w:jc w:val="both"/>
          </w:pPr>
        </w:pPrChange>
      </w:pPr>
    </w:p>
    <w:p w14:paraId="4F3058F0" w14:textId="558882BE" w:rsidR="00A33B5E" w:rsidRDefault="0013191C" w:rsidP="0013191C">
      <w:pPr>
        <w:jc w:val="both"/>
        <w:rPr>
          <w:ins w:id="700" w:author="Maria Solana Gonzalez" w:date="2017-05-28T18:02:00Z"/>
          <w:rFonts w:ascii="Book Antiqua" w:hAnsi="Book Antiqua"/>
        </w:rPr>
        <w:pPrChange w:id="701" w:author="Maria Solana Gonzalez" w:date="2017-05-28T18:02:00Z">
          <w:pPr>
            <w:pStyle w:val="Prrafodelista"/>
            <w:numPr>
              <w:numId w:val="19"/>
            </w:numPr>
            <w:ind w:left="360" w:hanging="360"/>
          </w:pPr>
        </w:pPrChange>
      </w:pPr>
      <w:ins w:id="702" w:author="Maria Solana Gonzalez" w:date="2017-05-28T18:01:00Z">
        <w:r w:rsidRPr="0013191C">
          <w:rPr>
            <w:rFonts w:ascii="Book Antiqua" w:hAnsi="Book Antiqua"/>
            <w:rPrChange w:id="703" w:author="Maria Solana Gonzalez" w:date="2017-05-28T18:02:00Z">
              <w:rPr/>
            </w:rPrChange>
          </w:rPr>
          <w:t xml:space="preserve">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w:t>
        </w:r>
        <w:r w:rsidRPr="0013191C">
          <w:rPr>
            <w:rFonts w:ascii="Book Antiqua" w:hAnsi="Book Antiqua"/>
            <w:rPrChange w:id="704" w:author="Maria Solana Gonzalez" w:date="2017-05-28T18:02:00Z">
              <w:rPr/>
            </w:rPrChange>
          </w:rPr>
          <w:lastRenderedPageBreak/>
          <w:t>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rsidP="0013191C">
      <w:pPr>
        <w:jc w:val="both"/>
        <w:rPr>
          <w:rFonts w:ascii="Book Antiqua" w:hAnsi="Book Antiqua"/>
          <w:rPrChange w:id="705" w:author="Maria Solana Gonzalez" w:date="2017-05-28T18:02:00Z">
            <w:rPr/>
          </w:rPrChange>
        </w:rPr>
        <w:pPrChange w:id="706"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707" w:author="Maria Solana Gonzalez" w:date="2017-05-28T17:59:00Z"/>
          <w:rFonts w:ascii="Book Antiqua" w:hAnsi="Book Antiqua" w:cs="Times"/>
        </w:rPr>
      </w:pPr>
      <w:del w:id="708"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del>
    </w:p>
    <w:p w14:paraId="3FBFEE99" w14:textId="2934A563" w:rsidR="00A33B5E" w:rsidRPr="00A33B5E" w:rsidDel="0013191C" w:rsidRDefault="00A33B5E" w:rsidP="00A33B5E">
      <w:pPr>
        <w:widowControl w:val="0"/>
        <w:autoSpaceDE w:val="0"/>
        <w:autoSpaceDN w:val="0"/>
        <w:adjustRightInd w:val="0"/>
        <w:spacing w:after="240" w:line="340" w:lineRule="atLeast"/>
        <w:rPr>
          <w:del w:id="709" w:author="Maria Solana Gonzalez" w:date="2017-05-28T17:59:00Z"/>
          <w:rFonts w:ascii="Book Antiqua" w:hAnsi="Book Antiqua" w:cs="Times"/>
        </w:rPr>
      </w:pPr>
      <w:del w:id="710"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del>
    </w:p>
    <w:p w14:paraId="413127FE" w14:textId="53B54C38" w:rsidR="00A33B5E" w:rsidRPr="00A33B5E" w:rsidDel="0013191C" w:rsidRDefault="00A33B5E" w:rsidP="00A33B5E">
      <w:pPr>
        <w:widowControl w:val="0"/>
        <w:autoSpaceDE w:val="0"/>
        <w:autoSpaceDN w:val="0"/>
        <w:adjustRightInd w:val="0"/>
        <w:spacing w:after="240" w:line="340" w:lineRule="atLeast"/>
        <w:rPr>
          <w:del w:id="711" w:author="Maria Solana Gonzalez" w:date="2017-05-28T17:59:00Z"/>
          <w:rFonts w:ascii="Book Antiqua" w:hAnsi="Book Antiqua" w:cs="Times"/>
        </w:rPr>
      </w:pPr>
      <w:del w:id="712"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del>
    </w:p>
    <w:p w14:paraId="15D80EE5" w14:textId="602C0678" w:rsidR="00A33B5E" w:rsidRPr="00A33B5E" w:rsidDel="0013191C" w:rsidRDefault="00A33B5E" w:rsidP="00A33B5E">
      <w:pPr>
        <w:widowControl w:val="0"/>
        <w:autoSpaceDE w:val="0"/>
        <w:autoSpaceDN w:val="0"/>
        <w:adjustRightInd w:val="0"/>
        <w:spacing w:after="240" w:line="400" w:lineRule="atLeast"/>
        <w:rPr>
          <w:del w:id="713" w:author="Maria Solana Gonzalez" w:date="2017-05-28T17:59:00Z"/>
          <w:rFonts w:ascii="Book Antiqua" w:hAnsi="Book Antiqua" w:cs="Book Antiqua"/>
        </w:rPr>
      </w:pPr>
      <w:del w:id="714"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15" w:name="_Toc477877518"/>
      <w:bookmarkStart w:id="716" w:name="_Toc483414151"/>
      <w:r w:rsidRPr="00A33B5E">
        <w:rPr>
          <w:szCs w:val="24"/>
        </w:rPr>
        <w:t>Técnicas basadas en la Aberración de las lentes</w:t>
      </w:r>
      <w:bookmarkEnd w:id="715"/>
      <w:bookmarkEnd w:id="716"/>
    </w:p>
    <w:p w14:paraId="14E234B9" w14:textId="77777777" w:rsidR="00A33B5E" w:rsidRDefault="00A33B5E" w:rsidP="00A33B5E">
      <w:pPr>
        <w:rPr>
          <w:ins w:id="717" w:author="Maria Solana Gonzalez" w:date="2017-05-28T18:02:00Z"/>
          <w:rFonts w:ascii="Book Antiqua" w:hAnsi="Book Antiqua"/>
        </w:rPr>
      </w:pPr>
    </w:p>
    <w:p w14:paraId="06D1ECB0" w14:textId="77777777" w:rsidR="006E2BD0" w:rsidRDefault="006E2BD0" w:rsidP="006E2BD0">
      <w:pPr>
        <w:jc w:val="both"/>
        <w:rPr>
          <w:ins w:id="718" w:author="Maria Solana Gonzalez" w:date="2017-05-28T18:03:00Z"/>
          <w:rFonts w:ascii="Book Antiqua" w:hAnsi="Book Antiqua"/>
        </w:rPr>
      </w:pPr>
      <w:ins w:id="719"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720" w:author="Maria Solana Gonzalez" w:date="2017-05-28T18:03:00Z"/>
          <w:rFonts w:ascii="Book Antiqua" w:hAnsi="Book Antiqua"/>
        </w:rPr>
      </w:pPr>
    </w:p>
    <w:p w14:paraId="31CCA90C" w14:textId="77777777" w:rsidR="006E2BD0" w:rsidRDefault="006E2BD0" w:rsidP="00141BAC">
      <w:pPr>
        <w:jc w:val="both"/>
        <w:rPr>
          <w:ins w:id="721" w:author="Maria Solana Gonzalez" w:date="2017-05-28T18:03:00Z"/>
          <w:rFonts w:ascii="Book Antiqua" w:hAnsi="Book Antiqua"/>
        </w:rPr>
      </w:pPr>
      <w:ins w:id="722" w:author="Maria Solana Gonzalez" w:date="2017-05-28T18:03:00Z">
        <w:r w:rsidRPr="00186923">
          <w:rPr>
            <w:rFonts w:ascii="Book Antiqua" w:hAnsi="Book Antiqua"/>
            <w:noProof/>
            <w:lang w:val="es-ES_tradnl" w:eastAsia="es-ES_tradnl"/>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6">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rsidP="006E2BD0">
      <w:pPr>
        <w:jc w:val="both"/>
        <w:rPr>
          <w:ins w:id="723" w:author="Maria Solana Gonzalez" w:date="2017-05-28T18:03:00Z"/>
          <w:rFonts w:ascii="Book Antiqua" w:hAnsi="Book Antiqua"/>
        </w:rPr>
        <w:pPrChange w:id="724" w:author="Maria Solana Gonzalez" w:date="2017-05-28T18:03:00Z">
          <w:pPr>
            <w:jc w:val="both"/>
          </w:pPr>
        </w:pPrChange>
      </w:pPr>
    </w:p>
    <w:p w14:paraId="654417EA" w14:textId="77777777" w:rsidR="006E2BD0" w:rsidRDefault="006E2BD0" w:rsidP="006E2BD0">
      <w:pPr>
        <w:jc w:val="both"/>
        <w:rPr>
          <w:ins w:id="725" w:author="Maria Solana Gonzalez" w:date="2017-05-28T18:03:00Z"/>
          <w:rFonts w:ascii="Book Antiqua" w:hAnsi="Book Antiqua"/>
        </w:rPr>
        <w:pPrChange w:id="726" w:author="Maria Solana Gonzalez" w:date="2017-05-28T18:03:00Z">
          <w:pPr>
            <w:jc w:val="both"/>
          </w:pPr>
        </w:pPrChange>
      </w:pPr>
      <w:ins w:id="727" w:author="Maria Solana Gonzalez" w:date="2017-05-28T18:03:00Z">
        <w:r>
          <w:rPr>
            <w:rFonts w:ascii="Book Antiqua" w:hAnsi="Book Antiqua"/>
          </w:rPr>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rsidP="006E2BD0">
      <w:pPr>
        <w:jc w:val="both"/>
        <w:rPr>
          <w:ins w:id="728" w:author="Maria Solana Gonzalez" w:date="2017-05-28T18:03:00Z"/>
          <w:rFonts w:ascii="Book Antiqua" w:hAnsi="Book Antiqua"/>
        </w:rPr>
        <w:pPrChange w:id="729" w:author="Maria Solana Gonzalez" w:date="2017-05-28T18:03:00Z">
          <w:pPr>
            <w:jc w:val="both"/>
          </w:pPr>
        </w:pPrChange>
      </w:pPr>
    </w:p>
    <w:p w14:paraId="0A29B757" w14:textId="77777777" w:rsidR="006E2BD0" w:rsidRDefault="006E2BD0" w:rsidP="006E2BD0">
      <w:pPr>
        <w:jc w:val="both"/>
        <w:rPr>
          <w:ins w:id="730" w:author="Maria Solana Gonzalez" w:date="2017-05-28T18:03:00Z"/>
          <w:rFonts w:ascii="Book Antiqua" w:hAnsi="Book Antiqua"/>
        </w:rPr>
        <w:pPrChange w:id="731" w:author="Maria Solana Gonzalez" w:date="2017-05-28T18:03:00Z">
          <w:pPr>
            <w:jc w:val="both"/>
          </w:pPr>
        </w:pPrChange>
      </w:pPr>
      <w:ins w:id="732"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rsidP="006E2BD0">
      <w:pPr>
        <w:jc w:val="both"/>
        <w:rPr>
          <w:ins w:id="733" w:author="Maria Solana Gonzalez" w:date="2017-05-28T18:03:00Z"/>
          <w:rFonts w:ascii="Book Antiqua" w:hAnsi="Book Antiqua"/>
        </w:rPr>
        <w:pPrChange w:id="734" w:author="Maria Solana Gonzalez" w:date="2017-05-28T18:03:00Z">
          <w:pPr>
            <w:jc w:val="both"/>
          </w:pPr>
        </w:pPrChange>
      </w:pPr>
    </w:p>
    <w:p w14:paraId="0DE955D5" w14:textId="188C5890" w:rsidR="006E2BD0" w:rsidRPr="00A33B5E" w:rsidRDefault="006E2BD0" w:rsidP="006E2BD0">
      <w:pPr>
        <w:jc w:val="both"/>
        <w:rPr>
          <w:rFonts w:ascii="Book Antiqua" w:hAnsi="Book Antiqua"/>
        </w:rPr>
        <w:pPrChange w:id="735" w:author="Maria Solana Gonzalez" w:date="2017-05-28T18:03:00Z">
          <w:pPr/>
        </w:pPrChange>
      </w:pPr>
      <w:ins w:id="736" w:author="Maria Solana Gonzalez" w:date="2017-05-28T18:03:00Z">
        <w:r>
          <w:rPr>
            <w:rFonts w:ascii="Book Antiqua" w:hAnsi="Book Antiqua"/>
          </w:rPr>
          <w:t xml:space="preserve">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l experimento en el que se </w:t>
        </w:r>
        <w:proofErr w:type="gramStart"/>
        <w:r>
          <w:rPr>
            <w:rFonts w:ascii="Book Antiqua" w:hAnsi="Book Antiqua"/>
          </w:rPr>
          <w:t>usan  tres</w:t>
        </w:r>
        <w:proofErr w:type="gramEnd"/>
        <w:r>
          <w:rPr>
            <w:rFonts w:ascii="Book Antiqua" w:hAnsi="Book Antiqua"/>
          </w:rPr>
          <w:t xml:space="preserve"> cámaras de diferentes marcas se obtiene una </w:t>
        </w:r>
        <w:r>
          <w:rPr>
            <w:rFonts w:ascii="Book Antiqua" w:hAnsi="Book Antiqua"/>
          </w:rPr>
          <w:lastRenderedPageBreak/>
          <w:t>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737" w:author="Maria Solana Gonzalez" w:date="2017-05-28T17:59:00Z"/>
          <w:rFonts w:ascii="Book Antiqua" w:hAnsi="Book Antiqua" w:cs="Book Antiqua"/>
        </w:rPr>
      </w:pPr>
      <w:del w:id="738"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39" w:name="_Toc477877519"/>
      <w:bookmarkStart w:id="740" w:name="_Toc483414152"/>
      <w:r w:rsidRPr="00A33B5E">
        <w:rPr>
          <w:szCs w:val="24"/>
        </w:rPr>
        <w:t>Técnicas basadas en la Interpolación de la Matriz CFA</w:t>
      </w:r>
      <w:bookmarkEnd w:id="739"/>
      <w:bookmarkEnd w:id="740"/>
    </w:p>
    <w:p w14:paraId="0B6B5B43" w14:textId="77777777" w:rsidR="00A33B5E" w:rsidRDefault="00A33B5E" w:rsidP="00A33B5E">
      <w:pPr>
        <w:rPr>
          <w:ins w:id="741" w:author="Maria Solana Gonzalez" w:date="2017-05-28T18:03:00Z"/>
          <w:rFonts w:ascii="Book Antiqua" w:hAnsi="Book Antiqua"/>
        </w:rPr>
      </w:pPr>
    </w:p>
    <w:p w14:paraId="74E856B7" w14:textId="77777777" w:rsidR="00344E0F" w:rsidRDefault="00344E0F" w:rsidP="00344E0F">
      <w:pPr>
        <w:widowControl w:val="0"/>
        <w:autoSpaceDE w:val="0"/>
        <w:autoSpaceDN w:val="0"/>
        <w:adjustRightInd w:val="0"/>
        <w:spacing w:after="240" w:line="340" w:lineRule="atLeast"/>
        <w:jc w:val="both"/>
        <w:rPr>
          <w:ins w:id="742" w:author="Maria Solana Gonzalez" w:date="2017-05-28T18:03:00Z"/>
          <w:rFonts w:ascii="Book Antiqua" w:hAnsi="Book Antiqua" w:cs="Times"/>
        </w:rPr>
        <w:pPrChange w:id="743" w:author="Maria Solana Gonzalez" w:date="2017-05-28T18:04:00Z">
          <w:pPr>
            <w:widowControl w:val="0"/>
            <w:autoSpaceDE w:val="0"/>
            <w:autoSpaceDN w:val="0"/>
            <w:adjustRightInd w:val="0"/>
            <w:spacing w:after="240" w:line="340" w:lineRule="atLeast"/>
          </w:pPr>
        </w:pPrChange>
      </w:pPr>
      <w:ins w:id="744"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rsidP="00344E0F">
      <w:pPr>
        <w:widowControl w:val="0"/>
        <w:autoSpaceDE w:val="0"/>
        <w:autoSpaceDN w:val="0"/>
        <w:adjustRightInd w:val="0"/>
        <w:spacing w:after="240" w:line="340" w:lineRule="atLeast"/>
        <w:jc w:val="both"/>
        <w:rPr>
          <w:ins w:id="745" w:author="Maria Solana Gonzalez" w:date="2017-05-28T18:03:00Z"/>
          <w:rFonts w:ascii="Book Antiqua" w:hAnsi="Book Antiqua" w:cs="Times"/>
          <w:b/>
        </w:rPr>
        <w:pPrChange w:id="746" w:author="Maria Solana Gonzalez" w:date="2017-05-28T18:04:00Z">
          <w:pPr>
            <w:widowControl w:val="0"/>
            <w:autoSpaceDE w:val="0"/>
            <w:autoSpaceDN w:val="0"/>
            <w:adjustRightInd w:val="0"/>
            <w:spacing w:after="240" w:line="340" w:lineRule="atLeast"/>
          </w:pPr>
        </w:pPrChange>
      </w:pPr>
      <w:ins w:id="747"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77777777" w:rsidR="00344E0F" w:rsidRPr="00186923" w:rsidRDefault="00344E0F" w:rsidP="00344E0F">
      <w:pPr>
        <w:pStyle w:val="Prrafodelista"/>
        <w:numPr>
          <w:ilvl w:val="0"/>
          <w:numId w:val="36"/>
        </w:numPr>
        <w:jc w:val="both"/>
        <w:rPr>
          <w:ins w:id="748" w:author="Maria Solana Gonzalez" w:date="2017-05-28T18:03:00Z"/>
          <w:rFonts w:ascii="Book Antiqua" w:hAnsi="Book Antiqua" w:cs="Times"/>
          <w:b/>
        </w:rPr>
        <w:pPrChange w:id="749" w:author="Maria Solana Gonzalez" w:date="2017-05-28T18:04:00Z">
          <w:pPr>
            <w:pStyle w:val="Prrafodelista"/>
            <w:numPr>
              <w:numId w:val="36"/>
            </w:numPr>
            <w:ind w:hanging="360"/>
          </w:pPr>
        </w:pPrChange>
      </w:pPr>
      <w:ins w:id="750"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w:t>
        </w:r>
        <w:proofErr w:type="gramStart"/>
        <w:r>
          <w:rPr>
            <w:rFonts w:ascii="Book Antiqua" w:hAnsi="Book Antiqua" w:cs="Times"/>
            <w:sz w:val="24"/>
            <w:szCs w:val="24"/>
          </w:rPr>
          <w:t>lugar</w:t>
        </w:r>
        <w:proofErr w:type="gramEnd"/>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tenía como </w:t>
        </w:r>
        <w:proofErr w:type="spellStart"/>
        <w:r>
          <w:rPr>
            <w:rFonts w:ascii="Book Antiqua" w:hAnsi="Book Antiqua" w:cs="Times"/>
            <w:sz w:val="24"/>
            <w:szCs w:val="24"/>
          </w:rPr>
          <w:t>obejtivo</w:t>
        </w:r>
        <w:proofErr w:type="spellEnd"/>
        <w:r>
          <w:rPr>
            <w:rFonts w:ascii="Book Antiqua" w:hAnsi="Book Antiqua" w:cs="Times"/>
            <w:sz w:val="24"/>
            <w:szCs w:val="24"/>
          </w:rPr>
          <w:t xml:space="preserve">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cabo empleando imágenes con ajustes automáticos y con el más alto nivel de calidad de compresión.</w:t>
        </w:r>
      </w:ins>
    </w:p>
    <w:p w14:paraId="04917240" w14:textId="77777777" w:rsidR="00344E0F" w:rsidRPr="00186923" w:rsidRDefault="00344E0F" w:rsidP="00344E0F">
      <w:pPr>
        <w:jc w:val="both"/>
        <w:rPr>
          <w:ins w:id="751" w:author="Maria Solana Gonzalez" w:date="2017-05-28T18:03:00Z"/>
          <w:rFonts w:ascii="Book Antiqua" w:hAnsi="Book Antiqua" w:cs="Times"/>
          <w:b/>
        </w:rPr>
        <w:pPrChange w:id="752" w:author="Maria Solana Gonzalez" w:date="2017-05-28T18:04:00Z">
          <w:pPr/>
        </w:pPrChange>
      </w:pPr>
    </w:p>
    <w:p w14:paraId="5AD8AAD5" w14:textId="77777777" w:rsidR="00344E0F" w:rsidRPr="00186923" w:rsidRDefault="00344E0F" w:rsidP="00344E0F">
      <w:pPr>
        <w:pStyle w:val="Prrafodelista"/>
        <w:numPr>
          <w:ilvl w:val="0"/>
          <w:numId w:val="36"/>
        </w:numPr>
        <w:jc w:val="both"/>
        <w:rPr>
          <w:ins w:id="753" w:author="Maria Solana Gonzalez" w:date="2017-05-28T18:03:00Z"/>
          <w:rFonts w:ascii="Book Antiqua" w:hAnsi="Book Antiqua" w:cs="Times"/>
          <w:b/>
        </w:rPr>
        <w:pPrChange w:id="754" w:author="Maria Solana Gonzalez" w:date="2017-05-28T18:04:00Z">
          <w:pPr>
            <w:pStyle w:val="Prrafodelista"/>
            <w:numPr>
              <w:numId w:val="36"/>
            </w:numPr>
            <w:ind w:hanging="360"/>
          </w:pPr>
        </w:pPrChange>
      </w:pPr>
      <w:ins w:id="755"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 xml:space="preserve">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w:t>
        </w:r>
        <w:r>
          <w:rPr>
            <w:rFonts w:ascii="Book Antiqua" w:hAnsi="Book Antiqua" w:cs="Times"/>
            <w:sz w:val="24"/>
            <w:szCs w:val="24"/>
          </w:rPr>
          <w:lastRenderedPageBreak/>
          <w:t>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rsidP="00344E0F">
      <w:pPr>
        <w:jc w:val="both"/>
        <w:rPr>
          <w:ins w:id="756" w:author="Maria Solana Gonzalez" w:date="2017-05-28T18:03:00Z"/>
          <w:rFonts w:ascii="Book Antiqua" w:hAnsi="Book Antiqua" w:cs="Times"/>
          <w:b/>
          <w:u w:val="single"/>
        </w:rPr>
        <w:pPrChange w:id="757"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758" w:author="Maria Solana Gonzalez" w:date="2017-05-28T18:03:00Z"/>
          <w:rFonts w:ascii="Book Antiqua" w:hAnsi="Book Antiqua" w:cs="Times"/>
          <w:b/>
        </w:rPr>
      </w:pPr>
      <w:ins w:id="759"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760" w:author="Maria Solana Gonzalez" w:date="2017-05-28T18:03:00Z"/>
          <w:rFonts w:ascii="Book Antiqua" w:hAnsi="Book Antiqua" w:cs="Times"/>
          <w:b/>
          <w:u w:val="single"/>
        </w:rPr>
      </w:pPr>
    </w:p>
    <w:p w14:paraId="7547A3D7" w14:textId="77777777" w:rsidR="00344E0F" w:rsidRPr="00186923" w:rsidRDefault="00344E0F" w:rsidP="00344E0F">
      <w:pPr>
        <w:pStyle w:val="Prrafodelista"/>
        <w:numPr>
          <w:ilvl w:val="0"/>
          <w:numId w:val="36"/>
        </w:numPr>
        <w:jc w:val="both"/>
        <w:rPr>
          <w:ins w:id="761" w:author="Maria Solana Gonzalez" w:date="2017-05-28T18:03:00Z"/>
          <w:rFonts w:ascii="Book Antiqua" w:hAnsi="Book Antiqua" w:cs="Times"/>
          <w:b/>
        </w:rPr>
        <w:pPrChange w:id="762" w:author="Maria Solana Gonzalez" w:date="2017-05-28T18:04:00Z">
          <w:pPr>
            <w:pStyle w:val="Prrafodelista"/>
            <w:numPr>
              <w:numId w:val="36"/>
            </w:numPr>
            <w:ind w:hanging="360"/>
            <w:jc w:val="both"/>
          </w:pPr>
        </w:pPrChange>
      </w:pPr>
      <w:ins w:id="763"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rsidP="00344E0F">
      <w:pPr>
        <w:jc w:val="both"/>
        <w:rPr>
          <w:ins w:id="764" w:author="Maria Solana Gonzalez" w:date="2017-05-28T18:03:00Z"/>
          <w:rFonts w:ascii="Book Antiqua" w:hAnsi="Book Antiqua" w:cs="Times"/>
          <w:b/>
          <w:u w:val="single"/>
        </w:rPr>
        <w:pPrChange w:id="765" w:author="Maria Solana Gonzalez" w:date="2017-05-28T18:04:00Z">
          <w:pPr>
            <w:jc w:val="both"/>
          </w:pPr>
        </w:pPrChange>
      </w:pPr>
    </w:p>
    <w:p w14:paraId="668A80FD" w14:textId="43C2BA2C" w:rsidR="00344E0F" w:rsidRPr="00A33B5E" w:rsidRDefault="00344E0F" w:rsidP="00344E0F">
      <w:pPr>
        <w:jc w:val="both"/>
        <w:rPr>
          <w:rFonts w:ascii="Book Antiqua" w:hAnsi="Book Antiqua"/>
        </w:rPr>
        <w:pPrChange w:id="766" w:author="Maria Solana Gonzalez" w:date="2017-05-28T18:04:00Z">
          <w:pPr/>
        </w:pPrChange>
      </w:pPr>
      <w:ins w:id="767" w:author="Maria Solana Gonzalez" w:date="2017-05-28T18:03:00Z">
        <w:r>
          <w:rPr>
            <w:rFonts w:ascii="Book Antiqua" w:hAnsi="Book Antiqua" w:cs="Times"/>
            <w:b/>
            <w:u w:val="single"/>
          </w:rPr>
          <w:t xml:space="preserve">Correlación inter-channel: </w:t>
        </w:r>
        <w:r>
          <w:rPr>
            <w:rFonts w:ascii="Book Antiqua" w:hAnsi="Book Antiqua" w:cs="Times"/>
          </w:rPr>
          <w:t xml:space="preserve">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w:t>
        </w:r>
        <w:r>
          <w:rPr>
            <w:rFonts w:ascii="Book Antiqua" w:hAnsi="Book Antiqua" w:cs="Times"/>
          </w:rPr>
          <w:lastRenderedPageBreak/>
          <w:t>(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768" w:author="Maria Solana Gonzalez" w:date="2017-05-28T17:59:00Z"/>
          <w:rFonts w:ascii="Book Antiqua" w:hAnsi="Book Antiqua" w:cs="Times"/>
        </w:rPr>
      </w:pPr>
      <w:del w:id="769"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770" w:author="Maria Solana Gonzalez" w:date="2017-05-28T17:59:00Z"/>
          <w:rFonts w:ascii="Book Antiqua" w:hAnsi="Book Antiqua" w:cs="Times"/>
        </w:rPr>
      </w:pPr>
      <w:del w:id="771"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772" w:author="Maria Solana Gonzalez" w:date="2017-05-28T17:59:00Z"/>
          <w:rFonts w:ascii="Book Antiqua" w:hAnsi="Book Antiqua" w:cs="Times"/>
          <w:sz w:val="24"/>
          <w:szCs w:val="24"/>
        </w:rPr>
      </w:pPr>
      <w:del w:id="773"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774"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775" w:author="Maria Solana Gonzalez" w:date="2017-05-28T17:59:00Z"/>
          <w:rFonts w:ascii="Book Antiqua" w:hAnsi="Book Antiqua" w:cs="Times"/>
          <w:sz w:val="24"/>
          <w:szCs w:val="24"/>
        </w:rPr>
      </w:pPr>
      <w:del w:id="776"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777"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778" w:author="Maria Solana Gonzalez" w:date="2017-05-28T17:59:00Z"/>
          <w:rFonts w:ascii="Book Antiqua" w:hAnsi="Book Antiqua"/>
          <w:sz w:val="24"/>
          <w:szCs w:val="24"/>
        </w:rPr>
      </w:pPr>
      <w:del w:id="779"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780"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781"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782"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83" w:name="_Toc477877520"/>
      <w:bookmarkStart w:id="784" w:name="_Toc483414153"/>
      <w:r w:rsidRPr="00A33B5E">
        <w:rPr>
          <w:szCs w:val="24"/>
        </w:rPr>
        <w:t>Técnicas basadas en las Características de las Imágenes</w:t>
      </w:r>
      <w:bookmarkEnd w:id="783"/>
      <w:bookmarkEnd w:id="784"/>
    </w:p>
    <w:p w14:paraId="291AF926" w14:textId="77777777" w:rsidR="00A33B5E" w:rsidRDefault="00A33B5E" w:rsidP="00A33B5E">
      <w:pPr>
        <w:rPr>
          <w:ins w:id="785" w:author="Maria Solana Gonzalez" w:date="2017-05-28T18:05:00Z"/>
          <w:rFonts w:ascii="Book Antiqua" w:hAnsi="Book Antiqua" w:cs="Times"/>
        </w:rPr>
      </w:pPr>
    </w:p>
    <w:p w14:paraId="471F1276" w14:textId="77777777" w:rsidR="002A4AA9" w:rsidRPr="00A33B5E" w:rsidRDefault="002A4AA9" w:rsidP="002A4AA9">
      <w:pPr>
        <w:jc w:val="both"/>
        <w:rPr>
          <w:ins w:id="786" w:author="Maria Solana Gonzalez" w:date="2017-05-28T18:05:00Z"/>
          <w:rFonts w:ascii="Book Antiqua" w:hAnsi="Book Antiqua" w:cs="Times"/>
        </w:rPr>
        <w:pPrChange w:id="787" w:author="Maria Solana Gonzalez" w:date="2017-05-28T18:05:00Z">
          <w:pPr>
            <w:pStyle w:val="Prrafodelista"/>
            <w:ind w:firstLine="0"/>
            <w:jc w:val="both"/>
          </w:pPr>
        </w:pPrChange>
      </w:pPr>
      <w:ins w:id="788"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rsidP="002A4AA9">
      <w:pPr>
        <w:jc w:val="both"/>
        <w:rPr>
          <w:ins w:id="789" w:author="Maria Solana Gonzalez" w:date="2017-05-28T18:05:00Z"/>
          <w:rFonts w:ascii="Book Antiqua" w:hAnsi="Book Antiqua" w:cs="Times"/>
        </w:rPr>
        <w:pPrChange w:id="790" w:author="Maria Solana Gonzalez" w:date="2017-05-28T18:05:00Z">
          <w:pPr/>
        </w:pPrChange>
      </w:pPr>
    </w:p>
    <w:p w14:paraId="33BF742F" w14:textId="77777777" w:rsidR="002A4AA9" w:rsidRPr="002A4AA9" w:rsidRDefault="002A4AA9" w:rsidP="002A4AA9">
      <w:pPr>
        <w:jc w:val="both"/>
        <w:rPr>
          <w:ins w:id="791" w:author="Maria Solana Gonzalez" w:date="2017-05-28T18:05:00Z"/>
          <w:rFonts w:ascii="Book Antiqua" w:hAnsi="Book Antiqua" w:cs="Times"/>
          <w:rPrChange w:id="792" w:author="Maria Solana Gonzalez" w:date="2017-05-28T18:05:00Z">
            <w:rPr>
              <w:ins w:id="793" w:author="Maria Solana Gonzalez" w:date="2017-05-28T18:05:00Z"/>
              <w:rFonts w:ascii="Book Antiqua" w:hAnsi="Book Antiqua"/>
            </w:rPr>
          </w:rPrChange>
        </w:rPr>
        <w:pPrChange w:id="794" w:author="Maria Solana Gonzalez" w:date="2017-05-28T18:05:00Z">
          <w:pPr>
            <w:pStyle w:val="Prrafodelista"/>
            <w:ind w:firstLine="0"/>
            <w:jc w:val="both"/>
          </w:pPr>
        </w:pPrChange>
      </w:pPr>
      <w:ins w:id="795" w:author="Maria Solana Gonzalez" w:date="2017-05-28T18:05:00Z">
        <w:r w:rsidRPr="00E40DF9">
          <w:rPr>
            <w:rFonts w:ascii="Book Antiqua" w:hAnsi="Book Antiqua" w:cs="Times"/>
          </w:rPr>
          <w:t>Otro</w:t>
        </w:r>
        <w:r w:rsidRPr="002A4AA9">
          <w:rPr>
            <w:rFonts w:ascii="Book Antiqua" w:hAnsi="Book Antiqua" w:cs="Times"/>
          </w:rPr>
          <w:t xml:space="preserve"> </w:t>
        </w:r>
        <w:r w:rsidRPr="00141BAC">
          <w:rPr>
            <w:rFonts w:ascii="Book Antiqua" w:hAnsi="Book Antiqua" w:cs="Times"/>
          </w:rPr>
          <w:fldChar w:fldCharType="begin"/>
        </w:r>
        <w:r w:rsidRPr="002A4AA9">
          <w:rPr>
            <w:rFonts w:ascii="Book Antiqua" w:hAnsi="Book Antiqua" w:cs="Times"/>
            <w:rPrChange w:id="796" w:author="Maria Solana Gonzalez" w:date="2017-05-28T18:05:00Z">
              <w:rPr>
                <w:rFonts w:ascii="Book Antiqua" w:hAnsi="Book Antiqua" w:cs="Times"/>
                <w:sz w:val="24"/>
                <w:szCs w:val="24"/>
              </w:rPr>
            </w:rPrChange>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2A4AA9">
          <w:rPr>
            <w:rFonts w:ascii="Book Antiqua" w:hAnsi="Book Antiqua" w:cs="Times"/>
            <w:rPrChange w:id="797" w:author="Maria Solana Gonzalez" w:date="2017-05-28T18:05:00Z">
              <w:rPr>
                <w:rFonts w:ascii="Book Antiqua" w:hAnsi="Book Antiqua" w:cs="Times"/>
                <w:sz w:val="24"/>
                <w:szCs w:val="24"/>
              </w:rPr>
            </w:rPrChange>
          </w:rPr>
          <w:fldChar w:fldCharType="separate"/>
        </w:r>
        <w:r w:rsidRPr="002A4AA9">
          <w:rPr>
            <w:rFonts w:ascii="Book Antiqua" w:hAnsi="Book Antiqua" w:cs="Times"/>
            <w:rPrChange w:id="798" w:author="Maria Solana Gonzalez" w:date="2017-05-28T18:05:00Z">
              <w:rPr>
                <w:rFonts w:ascii="Book Antiqua" w:hAnsi="Book Antiqua" w:cs="Times"/>
                <w:sz w:val="24"/>
                <w:szCs w:val="24"/>
              </w:rPr>
            </w:rPrChange>
          </w:rPr>
          <w:t>[3]</w:t>
        </w:r>
        <w:r w:rsidRPr="002A4AA9">
          <w:rPr>
            <w:rFonts w:ascii="Book Antiqua" w:hAnsi="Book Antiqua" w:cs="Times"/>
            <w:rPrChange w:id="799" w:author="Maria Solana Gonzalez" w:date="2017-05-28T18:05:00Z">
              <w:rPr>
                <w:rFonts w:ascii="Book Antiqua" w:hAnsi="Book Antiqua" w:cs="Times"/>
                <w:sz w:val="24"/>
                <w:szCs w:val="24"/>
              </w:rPr>
            </w:rPrChange>
          </w:rPr>
          <w:fldChar w:fldCharType="end"/>
        </w:r>
        <w:r w:rsidRPr="002A4AA9">
          <w:rPr>
            <w:rFonts w:ascii="Book Antiqua" w:hAnsi="Book Antiqua" w:cs="Times"/>
            <w:rPrChange w:id="800" w:author="Maria Solana Gonzalez" w:date="2017-05-28T18:05:00Z">
              <w:rPr>
                <w:rFonts w:ascii="Book Antiqua" w:hAnsi="Book Antiqua" w:cs="Times"/>
                <w:sz w:val="24"/>
                <w:szCs w:val="24"/>
              </w:rPr>
            </w:rPrChange>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2A4AA9" w:rsidRDefault="002A4AA9" w:rsidP="002A4AA9">
      <w:pPr>
        <w:jc w:val="both"/>
        <w:rPr>
          <w:ins w:id="801" w:author="Maria Solana Gonzalez" w:date="2017-05-28T18:05:00Z"/>
          <w:rFonts w:ascii="Book Antiqua" w:hAnsi="Book Antiqua" w:cs="Times"/>
          <w:rPrChange w:id="802" w:author="Maria Solana Gonzalez" w:date="2017-05-28T18:05:00Z">
            <w:rPr>
              <w:ins w:id="803" w:author="Maria Solana Gonzalez" w:date="2017-05-28T18:05:00Z"/>
              <w:rFonts w:ascii="Book Antiqua" w:hAnsi="Book Antiqua"/>
            </w:rPr>
          </w:rPrChange>
        </w:rPr>
        <w:pPrChange w:id="804" w:author="Maria Solana Gonzalez" w:date="2017-05-28T18:05:00Z">
          <w:pPr/>
        </w:pPrChange>
      </w:pPr>
    </w:p>
    <w:p w14:paraId="6B0F8C7D" w14:textId="77777777" w:rsidR="002A4AA9" w:rsidRDefault="002A4AA9" w:rsidP="002A4AA9">
      <w:pPr>
        <w:jc w:val="both"/>
        <w:rPr>
          <w:ins w:id="805" w:author="Maria Solana Gonzalez" w:date="2017-05-28T18:05:00Z"/>
          <w:rFonts w:ascii="Book Antiqua" w:hAnsi="Book Antiqua" w:cs="Times"/>
        </w:rPr>
        <w:pPrChange w:id="806" w:author="Maria Solana Gonzalez" w:date="2017-05-28T18:05:00Z">
          <w:pPr>
            <w:pStyle w:val="Prrafodelista"/>
            <w:ind w:firstLine="0"/>
            <w:jc w:val="both"/>
          </w:pPr>
        </w:pPrChange>
      </w:pPr>
      <w:ins w:id="807" w:author="Maria Solana Gonzalez" w:date="2017-05-28T18:05:00Z">
        <w:r w:rsidRPr="002A4AA9">
          <w:rPr>
            <w:rFonts w:ascii="Book Antiqua" w:hAnsi="Book Antiqua" w:cs="Times"/>
            <w:rPrChange w:id="808" w:author="Maria Solana Gonzalez" w:date="2017-05-28T18:05:00Z">
              <w:rPr>
                <w:rFonts w:ascii="Book Antiqua" w:hAnsi="Book Antiqua" w:cs="Times"/>
                <w:sz w:val="24"/>
                <w:szCs w:val="24"/>
              </w:rPr>
            </w:rPrChange>
          </w:rPr>
          <w:t xml:space="preserve">En </w:t>
        </w:r>
        <w:r w:rsidRPr="002A4AA9">
          <w:rPr>
            <w:rFonts w:ascii="Book Antiqua" w:hAnsi="Book Antiqua" w:cs="Times"/>
            <w:rPrChange w:id="809" w:author="Maria Solana Gonzalez" w:date="2017-05-28T18:05:00Z">
              <w:rPr>
                <w:rFonts w:ascii="Book Antiqua" w:hAnsi="Book Antiqua" w:cs="Times"/>
                <w:sz w:val="24"/>
                <w:szCs w:val="24"/>
              </w:rPr>
            </w:rPrChange>
          </w:rPr>
          <w:fldChar w:fldCharType="begin"/>
        </w:r>
        <w:r w:rsidRPr="002A4AA9">
          <w:rPr>
            <w:rFonts w:ascii="Book Antiqua" w:hAnsi="Book Antiqua" w:cs="Times"/>
            <w:rPrChange w:id="810" w:author="Maria Solana Gonzalez" w:date="2017-05-28T18:05:00Z">
              <w:rPr>
                <w:rFonts w:ascii="Book Antiqua" w:hAnsi="Book Antiqua" w:cs="Times"/>
                <w:sz w:val="24"/>
                <w:szCs w:val="24"/>
              </w:rPr>
            </w:rPrChange>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2A4AA9">
          <w:rPr>
            <w:rFonts w:ascii="Book Antiqua" w:hAnsi="Book Antiqua" w:cs="Times"/>
            <w:rPrChange w:id="811" w:author="Maria Solana Gonzalez" w:date="2017-05-28T18:05:00Z">
              <w:rPr>
                <w:rFonts w:ascii="Book Antiqua" w:hAnsi="Book Antiqua" w:cs="Times"/>
                <w:sz w:val="24"/>
                <w:szCs w:val="24"/>
              </w:rPr>
            </w:rPrChange>
          </w:rPr>
          <w:fldChar w:fldCharType="separate"/>
        </w:r>
        <w:r w:rsidRPr="002A4AA9">
          <w:rPr>
            <w:rFonts w:ascii="Book Antiqua" w:hAnsi="Book Antiqua" w:cs="Times"/>
            <w:rPrChange w:id="812" w:author="Maria Solana Gonzalez" w:date="2017-05-28T18:05:00Z">
              <w:rPr>
                <w:rFonts w:ascii="Book Antiqua" w:hAnsi="Book Antiqua" w:cs="Times"/>
                <w:sz w:val="24"/>
                <w:szCs w:val="24"/>
              </w:rPr>
            </w:rPrChange>
          </w:rPr>
          <w:t>[4]</w:t>
        </w:r>
        <w:r w:rsidRPr="002A4AA9">
          <w:rPr>
            <w:rFonts w:ascii="Book Antiqua" w:hAnsi="Book Antiqua" w:cs="Times"/>
            <w:rPrChange w:id="813" w:author="Maria Solana Gonzalez" w:date="2017-05-28T18:05:00Z">
              <w:rPr>
                <w:rFonts w:ascii="Book Antiqua" w:hAnsi="Book Antiqua" w:cs="Times"/>
                <w:sz w:val="24"/>
                <w:szCs w:val="24"/>
              </w:rPr>
            </w:rPrChange>
          </w:rPr>
          <w:fldChar w:fldCharType="end"/>
        </w:r>
        <w:r w:rsidRPr="002A4AA9">
          <w:rPr>
            <w:rFonts w:ascii="Book Antiqua" w:hAnsi="Book Antiqua" w:cs="Times"/>
            <w:rPrChange w:id="814" w:author="Maria Solana Gonzalez" w:date="2017-05-28T18:05:00Z">
              <w:rPr>
                <w:rFonts w:ascii="Book Antiqua" w:hAnsi="Book Antiqua" w:cs="Times"/>
                <w:sz w:val="24"/>
                <w:szCs w:val="24"/>
              </w:rPr>
            </w:rPrChange>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w:t>
        </w:r>
        <w:proofErr w:type="gramStart"/>
        <w:r w:rsidRPr="002A4AA9">
          <w:rPr>
            <w:rFonts w:ascii="Book Antiqua" w:hAnsi="Book Antiqua" w:cs="Times"/>
            <w:rPrChange w:id="815" w:author="Maria Solana Gonzalez" w:date="2017-05-28T18:05:00Z">
              <w:rPr>
                <w:rFonts w:ascii="Book Antiqua" w:hAnsi="Book Antiqua" w:cs="Times"/>
                <w:sz w:val="24"/>
                <w:szCs w:val="24"/>
              </w:rPr>
            </w:rPrChange>
          </w:rPr>
          <w:t>Además</w:t>
        </w:r>
        <w:proofErr w:type="gramEnd"/>
        <w:r w:rsidRPr="002A4AA9">
          <w:rPr>
            <w:rFonts w:ascii="Book Antiqua" w:hAnsi="Book Antiqua" w:cs="Times"/>
            <w:rPrChange w:id="816" w:author="Maria Solana Gonzalez" w:date="2017-05-28T18:05:00Z">
              <w:rPr>
                <w:rFonts w:ascii="Book Antiqua" w:hAnsi="Book Antiqua" w:cs="Times"/>
                <w:sz w:val="24"/>
                <w:szCs w:val="24"/>
              </w:rPr>
            </w:rPrChange>
          </w:rPr>
          <w:t xml:space="preserve"> se comprueba la alta robustez de esta técnica frente a distintos tipos de post-procesamiento en las imágenes.</w:t>
        </w:r>
      </w:ins>
    </w:p>
    <w:p w14:paraId="4E8D8421" w14:textId="77777777" w:rsidR="002A4AA9" w:rsidRDefault="002A4AA9" w:rsidP="002A4AA9">
      <w:pPr>
        <w:jc w:val="both"/>
        <w:rPr>
          <w:ins w:id="817" w:author="Maria Solana Gonzalez" w:date="2017-05-28T18:05:00Z"/>
          <w:rFonts w:ascii="Book Antiqua" w:hAnsi="Book Antiqua" w:cs="Times"/>
        </w:rPr>
        <w:pPrChange w:id="818" w:author="Maria Solana Gonzalez" w:date="2017-05-28T18:05:00Z">
          <w:pPr>
            <w:pStyle w:val="Prrafodelista"/>
            <w:ind w:firstLine="0"/>
            <w:jc w:val="both"/>
          </w:pPr>
        </w:pPrChange>
      </w:pPr>
    </w:p>
    <w:p w14:paraId="2612D569" w14:textId="77777777" w:rsidR="002A4AA9" w:rsidRDefault="002A4AA9" w:rsidP="002A4AA9">
      <w:pPr>
        <w:jc w:val="both"/>
        <w:rPr>
          <w:ins w:id="819" w:author="Maria Solana Gonzalez" w:date="2017-05-28T18:05:00Z"/>
          <w:rFonts w:ascii="Book Antiqua" w:hAnsi="Book Antiqua" w:cs="Times"/>
        </w:rPr>
        <w:pPrChange w:id="820" w:author="Maria Solana Gonzalez" w:date="2017-05-28T18:05:00Z">
          <w:pPr>
            <w:pStyle w:val="Prrafodelista"/>
            <w:ind w:firstLine="0"/>
            <w:jc w:val="both"/>
          </w:pPr>
        </w:pPrChange>
      </w:pPr>
      <w:ins w:id="821"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a fuente utilizando las siguientes características: color, calidad de la imagen y dominio de la frecuencia. En el estudio adoptan la Transformada Wavelet como método para calcular las estadísticas del dominio wavelet y utilizan SVM para la clasificación. E</w:t>
        </w:r>
        <w:r w:rsidRPr="002A4AA9">
          <w:rPr>
            <w:rFonts w:ascii="Book Antiqua" w:hAnsi="Book Antiqua" w:cs="Times"/>
            <w:rPrChange w:id="822" w:author="Maria Solana Gonzalez" w:date="2017-05-28T18:05:00Z">
              <w:rPr>
                <w:rFonts w:ascii="Book Antiqua" w:hAnsi="Book Antiqua" w:cs="Times"/>
                <w:sz w:val="24"/>
                <w:szCs w:val="24"/>
              </w:rPr>
            </w:rPrChange>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rsidP="002A4AA9">
      <w:pPr>
        <w:jc w:val="both"/>
        <w:rPr>
          <w:ins w:id="823" w:author="Maria Solana Gonzalez" w:date="2017-05-28T18:05:00Z"/>
          <w:rFonts w:ascii="Book Antiqua" w:hAnsi="Book Antiqua" w:cs="Times"/>
        </w:rPr>
        <w:pPrChange w:id="824" w:author="Maria Solana Gonzalez" w:date="2017-05-28T18:05:00Z">
          <w:pPr>
            <w:pStyle w:val="Prrafodelista"/>
            <w:ind w:firstLine="0"/>
            <w:jc w:val="both"/>
          </w:pPr>
        </w:pPrChange>
      </w:pPr>
    </w:p>
    <w:p w14:paraId="648FCED6" w14:textId="77777777" w:rsidR="002A4AA9" w:rsidRDefault="002A4AA9" w:rsidP="002A4AA9">
      <w:pPr>
        <w:jc w:val="both"/>
        <w:rPr>
          <w:ins w:id="825" w:author="Maria Solana Gonzalez" w:date="2017-05-28T18:05:00Z"/>
          <w:rFonts w:ascii="Book Antiqua" w:hAnsi="Book Antiqua" w:cs="Times"/>
        </w:rPr>
        <w:pPrChange w:id="826" w:author="Maria Solana Gonzalez" w:date="2017-05-28T18:05:00Z">
          <w:pPr>
            <w:pStyle w:val="Prrafodelista"/>
            <w:ind w:firstLine="0"/>
            <w:jc w:val="both"/>
          </w:pPr>
        </w:pPrChange>
      </w:pPr>
      <w:ins w:id="827" w:author="Maria Solana Gonzalez" w:date="2017-05-28T18:05:00Z">
        <w:r w:rsidRPr="00141BAC">
          <w:rPr>
            <w:rFonts w:ascii="Book Antiqua" w:hAnsi="Book Antiqua" w:cs="Times"/>
          </w:rPr>
          <w:t>En [M14</w:t>
        </w:r>
        <w:r w:rsidRPr="002A4AA9">
          <w:rPr>
            <w:rFonts w:ascii="Book Antiqua" w:hAnsi="Book Antiqua" w:cs="Times"/>
            <w:rPrChange w:id="828" w:author="Maria Solana Gonzalez" w:date="2017-05-28T18:05:00Z">
              <w:rPr>
                <w:rFonts w:ascii="Book Antiqua" w:hAnsi="Book Antiqua" w:cs="Times"/>
                <w:sz w:val="24"/>
                <w:szCs w:val="24"/>
              </w:rPr>
            </w:rPrChange>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rsidP="002A4AA9">
      <w:pPr>
        <w:jc w:val="both"/>
        <w:rPr>
          <w:ins w:id="829" w:author="Maria Solana Gonzalez" w:date="2017-05-28T18:05:00Z"/>
          <w:rFonts w:ascii="Book Antiqua" w:hAnsi="Book Antiqua" w:cs="Times"/>
        </w:rPr>
        <w:pPrChange w:id="830" w:author="Maria Solana Gonzalez" w:date="2017-05-28T18:05:00Z">
          <w:pPr>
            <w:pStyle w:val="Prrafodelista"/>
            <w:ind w:firstLine="0"/>
            <w:jc w:val="both"/>
          </w:pPr>
        </w:pPrChange>
      </w:pPr>
    </w:p>
    <w:p w14:paraId="7A43810B" w14:textId="77777777" w:rsidR="002A4AA9" w:rsidRDefault="002A4AA9" w:rsidP="002A4AA9">
      <w:pPr>
        <w:jc w:val="both"/>
        <w:rPr>
          <w:ins w:id="831" w:author="Maria Solana Gonzalez" w:date="2017-05-28T18:05:00Z"/>
          <w:rFonts w:ascii="Book Antiqua" w:hAnsi="Book Antiqua" w:cs="Times"/>
        </w:rPr>
        <w:pPrChange w:id="832" w:author="Maria Solana Gonzalez" w:date="2017-05-28T18:05:00Z">
          <w:pPr>
            <w:pStyle w:val="Prrafodelista"/>
            <w:ind w:firstLine="0"/>
            <w:jc w:val="both"/>
          </w:pPr>
        </w:pPrChange>
      </w:pPr>
      <w:ins w:id="833" w:author="Maria Solana Gonzalez" w:date="2017-05-28T18:05:00Z">
        <w:r w:rsidRPr="002A4AA9">
          <w:rPr>
            <w:rFonts w:ascii="Book Antiqua" w:hAnsi="Book Antiqua" w:cs="Times"/>
          </w:rPr>
          <w:lastRenderedPageBreak/>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2A4AA9">
          <w:rPr>
            <w:rFonts w:ascii="Book Antiqua" w:hAnsi="Book Antiqua" w:cs="Times"/>
            <w:rPrChange w:id="834" w:author="Maria Solana Gonzalez" w:date="2017-05-28T18:05:00Z">
              <w:rPr>
                <w:rFonts w:ascii="Book Antiqua" w:hAnsi="Book Antiqua" w:cs="Times"/>
                <w:sz w:val="24"/>
                <w:szCs w:val="24"/>
              </w:rPr>
            </w:rPrChange>
          </w:rPr>
          <w:t xml:space="preserve">tá compuesto por tres fases: extracción, selección y clasificación de características wavelet. Las características del dominio wavelet se extraen para integrar un modelo estadístico de imagen a partir de los coeficientes wavelet, incluyendo 216 características wavelet de primer orden y 135 características de </w:t>
        </w:r>
        <w:proofErr w:type="spellStart"/>
        <w:r w:rsidRPr="002A4AA9">
          <w:rPr>
            <w:rFonts w:ascii="Book Antiqua" w:hAnsi="Book Antiqua" w:cs="Times"/>
            <w:rPrChange w:id="835" w:author="Maria Solana Gonzalez" w:date="2017-05-28T18:05:00Z">
              <w:rPr>
                <w:rFonts w:ascii="Book Antiqua" w:hAnsi="Book Antiqua" w:cs="Times"/>
                <w:sz w:val="24"/>
                <w:szCs w:val="24"/>
              </w:rPr>
            </w:rPrChange>
          </w:rPr>
          <w:t>co</w:t>
        </w:r>
        <w:proofErr w:type="spellEnd"/>
        <w:r w:rsidRPr="002A4AA9">
          <w:rPr>
            <w:rFonts w:ascii="Book Antiqua" w:hAnsi="Book Antiqua" w:cs="Times"/>
            <w:rPrChange w:id="836" w:author="Maria Solana Gonzalez" w:date="2017-05-28T18:05:00Z">
              <w:rPr>
                <w:rFonts w:ascii="Book Antiqua" w:hAnsi="Book Antiqua" w:cs="Times"/>
                <w:sz w:val="24"/>
                <w:szCs w:val="24"/>
              </w:rPr>
            </w:rPrChange>
          </w:rPr>
          <w:t xml:space="preserve">-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en Quadrature Mirror Filter (QMF) para dividir el espacio de la frecuencia, se extraen las mismas cuatro estadísticas (media, varianza, asimetría y </w:t>
        </w:r>
        <w:proofErr w:type="spellStart"/>
        <w:r w:rsidRPr="002A4AA9">
          <w:rPr>
            <w:rFonts w:ascii="Book Antiqua" w:hAnsi="Book Antiqua" w:cs="Times"/>
            <w:rPrChange w:id="837" w:author="Maria Solana Gonzalez" w:date="2017-05-28T18:05:00Z">
              <w:rPr>
                <w:rFonts w:ascii="Book Antiqua" w:hAnsi="Book Antiqua" w:cs="Times"/>
                <w:sz w:val="24"/>
                <w:szCs w:val="24"/>
              </w:rPr>
            </w:rPrChange>
          </w:rPr>
          <w:t>curtosis</w:t>
        </w:r>
        <w:proofErr w:type="spellEnd"/>
        <w:r w:rsidRPr="002A4AA9">
          <w:rPr>
            <w:rFonts w:ascii="Book Antiqua" w:hAnsi="Book Antiqua" w:cs="Times"/>
            <w:rPrChange w:id="838" w:author="Maria Solana Gonzalez" w:date="2017-05-28T18:05:00Z">
              <w:rPr>
                <w:rFonts w:ascii="Book Antiqua" w:hAnsi="Book Antiqua" w:cs="Times"/>
                <w:sz w:val="24"/>
                <w:szCs w:val="24"/>
              </w:rPr>
            </w:rPrChange>
          </w:rPr>
          <w:t xml:space="preserve">)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w:t>
        </w:r>
        <w:proofErr w:type="spellStart"/>
        <w:r w:rsidRPr="002A4AA9">
          <w:rPr>
            <w:rFonts w:ascii="Book Antiqua" w:hAnsi="Book Antiqua" w:cs="Times"/>
          </w:rPr>
          <w:t>co</w:t>
        </w:r>
        <w:proofErr w:type="spellEnd"/>
        <w:r w:rsidRPr="002A4AA9">
          <w:rPr>
            <w:rFonts w:ascii="Book Antiqua" w:hAnsi="Book Antiqua" w:cs="Times"/>
          </w:rPr>
          <w:t xml:space="preserve">-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w:t>
        </w:r>
        <w:proofErr w:type="spellStart"/>
        <w:r w:rsidRPr="002A4AA9">
          <w:rPr>
            <w:rFonts w:ascii="Book Antiqua" w:hAnsi="Book Antiqua" w:cs="Times"/>
          </w:rPr>
          <w:t>co</w:t>
        </w:r>
        <w:proofErr w:type="spellEnd"/>
        <w:r w:rsidRPr="002A4AA9">
          <w:rPr>
            <w:rFonts w:ascii="Book Antiqua" w:hAnsi="Book Antiqua" w:cs="Times"/>
          </w:rPr>
          <w:t>-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2A4AA9">
          <w:rPr>
            <w:rFonts w:ascii="Book Antiqua" w:hAnsi="Book Antiqua" w:cs="Times"/>
            <w:rPrChange w:id="839" w:author="Maria Solana Gonzalez" w:date="2017-05-28T18:05:00Z">
              <w:rPr>
                <w:rFonts w:ascii="Book Antiqua" w:hAnsi="Book Antiqua" w:cs="Times"/>
                <w:sz w:val="24"/>
                <w:szCs w:val="24"/>
              </w:rPr>
            </w:rPrChange>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rsidP="002A4AA9">
      <w:pPr>
        <w:jc w:val="both"/>
        <w:rPr>
          <w:ins w:id="840" w:author="Maria Solana Gonzalez" w:date="2017-05-28T18:05:00Z"/>
          <w:rFonts w:ascii="Book Antiqua" w:hAnsi="Book Antiqua" w:cs="Times"/>
        </w:rPr>
        <w:pPrChange w:id="841" w:author="Maria Solana Gonzalez" w:date="2017-05-28T18:05:00Z">
          <w:pPr>
            <w:pStyle w:val="Prrafodelista"/>
            <w:ind w:firstLine="0"/>
            <w:jc w:val="both"/>
          </w:pPr>
        </w:pPrChange>
      </w:pPr>
    </w:p>
    <w:p w14:paraId="30031061" w14:textId="77777777" w:rsidR="002A4AA9" w:rsidRDefault="002A4AA9" w:rsidP="002A4AA9">
      <w:pPr>
        <w:jc w:val="both"/>
        <w:rPr>
          <w:ins w:id="842" w:author="Maria Solana Gonzalez" w:date="2017-05-28T18:05:00Z"/>
          <w:rFonts w:ascii="Book Antiqua" w:hAnsi="Book Antiqua" w:cs="Times"/>
        </w:rPr>
        <w:pPrChange w:id="843" w:author="Maria Solana Gonzalez" w:date="2017-05-28T18:05:00Z">
          <w:pPr>
            <w:pStyle w:val="Prrafodelista"/>
            <w:ind w:firstLine="0"/>
            <w:jc w:val="both"/>
          </w:pPr>
        </w:pPrChange>
      </w:pPr>
      <w:ins w:id="844"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2A4AA9">
          <w:rPr>
            <w:rFonts w:ascii="Book Antiqua" w:hAnsi="Book Antiqua" w:cs="Times"/>
            <w:rPrChange w:id="845" w:author="Maria Solana Gonzalez" w:date="2017-05-28T18:05:00Z">
              <w:rPr>
                <w:rFonts w:ascii="Book Antiqua" w:hAnsi="Book Antiqua" w:cs="Times"/>
                <w:sz w:val="24"/>
                <w:szCs w:val="24"/>
              </w:rPr>
            </w:rPrChange>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2A4AA9">
          <w:rPr>
            <w:rFonts w:ascii="Book Antiqua" w:hAnsi="Book Antiqua" w:cs="Times"/>
            <w:rPrChange w:id="846" w:author="Maria Solana Gonzalez" w:date="2017-05-28T18:05:00Z">
              <w:rPr>
                <w:rFonts w:ascii="Book Antiqua" w:hAnsi="Book Antiqua" w:cs="Times"/>
                <w:sz w:val="24"/>
                <w:szCs w:val="24"/>
              </w:rPr>
            </w:rPrChange>
          </w:rPr>
          <w:t xml:space="preserve">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 de los diferentes conjuntos de características. </w:t>
        </w:r>
      </w:ins>
    </w:p>
    <w:p w14:paraId="0098296A" w14:textId="77777777" w:rsidR="002A4AA9" w:rsidRPr="002A4AA9" w:rsidRDefault="002A4AA9" w:rsidP="002A4AA9">
      <w:pPr>
        <w:jc w:val="both"/>
        <w:rPr>
          <w:ins w:id="847" w:author="Maria Solana Gonzalez" w:date="2017-05-28T18:05:00Z"/>
          <w:rFonts w:ascii="Book Antiqua" w:hAnsi="Book Antiqua" w:cs="Times"/>
        </w:rPr>
        <w:pPrChange w:id="848" w:author="Maria Solana Gonzalez" w:date="2017-05-28T18:05:00Z">
          <w:pPr>
            <w:pStyle w:val="Prrafodelista"/>
            <w:ind w:firstLine="0"/>
            <w:jc w:val="both"/>
          </w:pPr>
        </w:pPrChange>
      </w:pPr>
    </w:p>
    <w:p w14:paraId="6879889E" w14:textId="77777777" w:rsidR="002A4AA9" w:rsidRDefault="002A4AA9" w:rsidP="002A4AA9">
      <w:pPr>
        <w:jc w:val="both"/>
        <w:rPr>
          <w:ins w:id="849" w:author="Maria Solana Gonzalez" w:date="2017-05-28T18:05:00Z"/>
          <w:rFonts w:ascii="Book Antiqua" w:hAnsi="Book Antiqua" w:cs="Times"/>
        </w:rPr>
        <w:pPrChange w:id="850" w:author="Maria Solana Gonzalez" w:date="2017-05-28T18:05:00Z">
          <w:pPr>
            <w:pStyle w:val="Prrafodelista"/>
            <w:ind w:firstLine="0"/>
            <w:jc w:val="both"/>
          </w:pPr>
        </w:pPrChange>
      </w:pPr>
      <w:ins w:id="851"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w:t>
        </w:r>
        <w:r w:rsidRPr="00141BAC">
          <w:rPr>
            <w:rFonts w:ascii="Book Antiqua" w:hAnsi="Book Antiqua" w:cs="Times"/>
          </w:rPr>
          <w:lastRenderedPageBreak/>
          <w:t xml:space="preserve">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rsidP="002A4AA9">
      <w:pPr>
        <w:jc w:val="both"/>
        <w:rPr>
          <w:ins w:id="852" w:author="Maria Solana Gonzalez" w:date="2017-05-28T18:05:00Z"/>
          <w:rFonts w:ascii="Book Antiqua" w:hAnsi="Book Antiqua" w:cs="Times"/>
        </w:rPr>
        <w:pPrChange w:id="853" w:author="Maria Solana Gonzalez" w:date="2017-05-28T18:05:00Z">
          <w:pPr>
            <w:pStyle w:val="Prrafodelista"/>
            <w:ind w:firstLine="0"/>
            <w:jc w:val="both"/>
          </w:pPr>
        </w:pPrChange>
      </w:pPr>
    </w:p>
    <w:p w14:paraId="21157C4D" w14:textId="77777777" w:rsidR="002A4AA9" w:rsidRPr="002A4AA9" w:rsidRDefault="002A4AA9" w:rsidP="002A4AA9">
      <w:pPr>
        <w:jc w:val="both"/>
        <w:rPr>
          <w:ins w:id="854" w:author="Maria Solana Gonzalez" w:date="2017-05-28T18:05:00Z"/>
          <w:rFonts w:ascii="Book Antiqua" w:hAnsi="Book Antiqua" w:cs="Times"/>
          <w:rPrChange w:id="855" w:author="Maria Solana Gonzalez" w:date="2017-05-28T18:05:00Z">
            <w:rPr>
              <w:ins w:id="856" w:author="Maria Solana Gonzalez" w:date="2017-05-28T18:05:00Z"/>
              <w:rFonts w:ascii="Book Antiqua" w:hAnsi="Book Antiqua" w:cs="Times"/>
            </w:rPr>
          </w:rPrChange>
        </w:rPr>
        <w:pPrChange w:id="857" w:author="Maria Solana Gonzalez" w:date="2017-05-28T18:05:00Z">
          <w:pPr>
            <w:pStyle w:val="Prrafodelista"/>
            <w:ind w:firstLine="0"/>
            <w:jc w:val="both"/>
          </w:pPr>
        </w:pPrChange>
      </w:pPr>
      <w:ins w:id="858"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2A4AA9">
          <w:rPr>
            <w:rFonts w:ascii="Book Antiqua" w:hAnsi="Book Antiqua" w:cs="Times"/>
            <w:rPrChange w:id="859" w:author="Maria Solana Gonzalez" w:date="2017-05-28T18:05:00Z">
              <w:rPr>
                <w:rFonts w:ascii="Book Antiqua" w:hAnsi="Book Antiqua" w:cs="Times"/>
                <w:sz w:val="24"/>
                <w:szCs w:val="24"/>
              </w:rPr>
            </w:rPrChange>
          </w:rPr>
          <w:t xml:space="preserve">las coordenadas de baja frecuencia y las características de densidad conjunta de vecindad en el domino DCT. Adicionalmente, se utiliza la agrupación jerárquica y SVM para detectar la fuente de adquisición de las imágenes. En los experimentos realizados con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860" w:author="Maria Solana Gonzalez" w:date="2017-05-28T18:00:00Z"/>
          <w:rFonts w:ascii="Book Antiqua" w:hAnsi="Book Antiqua"/>
        </w:rPr>
      </w:pPr>
      <w:del w:id="861"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862" w:author="Maria Solana Gonzalez" w:date="2017-05-28T18:00:00Z"/>
          <w:rFonts w:ascii="Book Antiqua" w:hAnsi="Book Antiqua"/>
        </w:rPr>
      </w:pPr>
    </w:p>
    <w:p w14:paraId="64535BF0" w14:textId="01EDEF7D" w:rsidR="00A33B5E" w:rsidRPr="00A33B5E" w:rsidDel="0013191C" w:rsidRDefault="00A33B5E" w:rsidP="00A33B5E">
      <w:pPr>
        <w:rPr>
          <w:del w:id="863" w:author="Maria Solana Gonzalez" w:date="2017-05-28T18:00:00Z"/>
          <w:rFonts w:ascii="Book Antiqua" w:hAnsi="Book Antiqua"/>
        </w:rPr>
      </w:pPr>
      <w:del w:id="864"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865" w:author="Maria Solana Gonzalez" w:date="2017-05-28T18:00:00Z"/>
          <w:rFonts w:ascii="Book Antiqua" w:hAnsi="Book Antiqua"/>
        </w:rPr>
      </w:pPr>
    </w:p>
    <w:p w14:paraId="7228DEEA" w14:textId="21AB49D1" w:rsidR="00A33B5E" w:rsidRPr="00A33B5E" w:rsidDel="0013191C" w:rsidRDefault="00A33B5E" w:rsidP="00A33B5E">
      <w:pPr>
        <w:rPr>
          <w:del w:id="866" w:author="Maria Solana Gonzalez" w:date="2017-05-28T18:00:00Z"/>
          <w:rFonts w:ascii="Book Antiqua" w:hAnsi="Book Antiqua"/>
        </w:rPr>
      </w:pPr>
      <w:del w:id="867"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68" w:name="_Toc477877521"/>
      <w:bookmarkStart w:id="869" w:name="_Toc483414154"/>
      <w:r w:rsidRPr="00A33B5E">
        <w:rPr>
          <w:szCs w:val="24"/>
        </w:rPr>
        <w:t>Técnicas basadas en el Uso de las Imperfecciones del Sensor</w:t>
      </w:r>
      <w:bookmarkEnd w:id="868"/>
      <w:bookmarkEnd w:id="869"/>
    </w:p>
    <w:p w14:paraId="79B67C94" w14:textId="77777777" w:rsidR="00A33B5E" w:rsidRDefault="00A33B5E" w:rsidP="00A33B5E">
      <w:pPr>
        <w:rPr>
          <w:ins w:id="870" w:author="Maria Solana Gonzalez" w:date="2017-05-28T18:06:00Z"/>
          <w:rFonts w:ascii="Book Antiqua" w:hAnsi="Book Antiqua"/>
        </w:rPr>
      </w:pPr>
    </w:p>
    <w:p w14:paraId="5706EDCE" w14:textId="77777777" w:rsidR="00141BAC" w:rsidRDefault="00141BAC" w:rsidP="00141BAC">
      <w:pPr>
        <w:jc w:val="both"/>
        <w:rPr>
          <w:ins w:id="871" w:author="Maria Solana Gonzalez" w:date="2017-05-28T18:07:00Z"/>
          <w:rFonts w:ascii="Book Antiqua" w:hAnsi="Book Antiqua" w:cs="Times"/>
        </w:rPr>
        <w:pPrChange w:id="872" w:author="Maria Solana Gonzalez" w:date="2017-05-28T18:06:00Z">
          <w:pPr>
            <w:pStyle w:val="Prrafodelista"/>
            <w:ind w:firstLine="0"/>
            <w:jc w:val="both"/>
          </w:pPr>
        </w:pPrChange>
      </w:pPr>
      <w:ins w:id="873"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rsidP="00141BAC">
      <w:pPr>
        <w:jc w:val="both"/>
        <w:rPr>
          <w:ins w:id="874" w:author="Maria Solana Gonzalez" w:date="2017-05-28T18:06:00Z"/>
          <w:rFonts w:ascii="Book Antiqua" w:hAnsi="Book Antiqua" w:cs="Times"/>
        </w:rPr>
        <w:pPrChange w:id="875" w:author="Maria Solana Gonzalez" w:date="2017-05-28T18:06:00Z">
          <w:pPr>
            <w:pStyle w:val="Prrafodelista"/>
            <w:ind w:firstLine="0"/>
            <w:jc w:val="both"/>
          </w:pPr>
        </w:pPrChange>
      </w:pPr>
      <w:ins w:id="876" w:author="Maria Solana Gonzalez" w:date="2017-05-28T18:06:00Z">
        <w:r w:rsidRPr="00141BAC">
          <w:rPr>
            <w:rFonts w:ascii="Book Antiqua" w:hAnsi="Book Antiqua" w:cs="Times"/>
          </w:rPr>
          <w:t xml:space="preserve"> </w:t>
        </w:r>
      </w:ins>
    </w:p>
    <w:p w14:paraId="2504A5E8" w14:textId="0A1755B7" w:rsidR="00141BAC" w:rsidRPr="00141BAC" w:rsidRDefault="00141BAC" w:rsidP="00141BAC">
      <w:pPr>
        <w:pStyle w:val="Prrafodelista"/>
        <w:numPr>
          <w:ilvl w:val="0"/>
          <w:numId w:val="38"/>
        </w:numPr>
        <w:jc w:val="both"/>
        <w:rPr>
          <w:ins w:id="877" w:author="Maria Solana Gonzalez" w:date="2017-05-28T18:06:00Z"/>
          <w:rFonts w:ascii="Book Antiqua" w:hAnsi="Book Antiqua" w:cs="Times"/>
          <w:rPrChange w:id="878" w:author="Maria Solana Gonzalez" w:date="2017-05-28T18:07:00Z">
            <w:rPr>
              <w:ins w:id="879" w:author="Maria Solana Gonzalez" w:date="2017-05-28T18:06:00Z"/>
            </w:rPr>
          </w:rPrChange>
        </w:rPr>
        <w:pPrChange w:id="880" w:author="Maria Solana Gonzalez" w:date="2017-05-28T18:07:00Z">
          <w:pPr>
            <w:pStyle w:val="Prrafodelista"/>
            <w:numPr>
              <w:numId w:val="37"/>
            </w:numPr>
            <w:ind w:left="1080" w:hanging="360"/>
            <w:jc w:val="both"/>
          </w:pPr>
        </w:pPrChange>
      </w:pPr>
      <w:ins w:id="881" w:author="Maria Solana Gonzalez" w:date="2017-05-28T18:06:00Z">
        <w:r w:rsidRPr="00141BAC">
          <w:rPr>
            <w:rFonts w:ascii="Book Antiqua" w:hAnsi="Book Antiqua" w:cs="Times"/>
            <w:rPrChange w:id="882" w:author="Maria Solana Gonzalez" w:date="2017-05-28T18:07: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rsidP="00141BAC">
      <w:pPr>
        <w:jc w:val="both"/>
        <w:rPr>
          <w:ins w:id="883" w:author="Maria Solana Gonzalez" w:date="2017-05-28T18:06:00Z"/>
          <w:rFonts w:ascii="Book Antiqua" w:hAnsi="Book Antiqua" w:cs="Times"/>
        </w:rPr>
        <w:pPrChange w:id="884" w:author="Maria Solana Gonzalez" w:date="2017-05-28T18:06:00Z">
          <w:pPr>
            <w:ind w:left="720"/>
            <w:jc w:val="both"/>
          </w:pPr>
        </w:pPrChange>
      </w:pPr>
    </w:p>
    <w:p w14:paraId="2146639D" w14:textId="62DF4A26" w:rsidR="00141BAC" w:rsidRPr="00141BAC" w:rsidRDefault="00141BAC" w:rsidP="00141BAC">
      <w:pPr>
        <w:pStyle w:val="Prrafodelista"/>
        <w:numPr>
          <w:ilvl w:val="0"/>
          <w:numId w:val="38"/>
        </w:numPr>
        <w:jc w:val="both"/>
        <w:rPr>
          <w:ins w:id="885" w:author="Maria Solana Gonzalez" w:date="2017-05-28T18:06:00Z"/>
          <w:rFonts w:ascii="Book Antiqua" w:hAnsi="Book Antiqua" w:cs="Times"/>
          <w:rPrChange w:id="886" w:author="Maria Solana Gonzalez" w:date="2017-05-28T18:07:00Z">
            <w:rPr>
              <w:ins w:id="887" w:author="Maria Solana Gonzalez" w:date="2017-05-28T18:06:00Z"/>
            </w:rPr>
          </w:rPrChange>
        </w:rPr>
        <w:pPrChange w:id="888" w:author="Maria Solana Gonzalez" w:date="2017-05-28T18:07:00Z">
          <w:pPr>
            <w:pStyle w:val="Prrafodelista"/>
            <w:numPr>
              <w:numId w:val="37"/>
            </w:numPr>
            <w:ind w:left="1080" w:hanging="360"/>
            <w:jc w:val="both"/>
          </w:pPr>
        </w:pPrChange>
      </w:pPr>
      <w:ins w:id="889" w:author="Maria Solana Gonzalez" w:date="2017-05-28T18:06:00Z">
        <w:r w:rsidRPr="00141BAC">
          <w:rPr>
            <w:rFonts w:ascii="Book Antiqua" w:hAnsi="Book Antiqua" w:cs="Times"/>
            <w:rPrChange w:id="890" w:author="Maria Solana Gonzalez" w:date="2017-05-28T18:07: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891" w:author="Maria Solana Gonzalez" w:date="2017-05-28T18:06:00Z"/>
          <w:rFonts w:ascii="Book Antiqua" w:hAnsi="Book Antiqua" w:cs="Times"/>
        </w:rPr>
      </w:pPr>
      <w:bookmarkStart w:id="892" w:name="_GoBack"/>
      <w:bookmarkEnd w:id="892"/>
    </w:p>
    <w:p w14:paraId="516A84C5" w14:textId="77777777" w:rsidR="00141BAC" w:rsidRDefault="00141BAC" w:rsidP="00141BAC">
      <w:pPr>
        <w:jc w:val="both"/>
        <w:rPr>
          <w:ins w:id="893" w:author="Maria Solana Gonzalez" w:date="2017-05-28T18:06:00Z"/>
          <w:rFonts w:ascii="Book Antiqua" w:hAnsi="Book Antiqua" w:cs="Times"/>
        </w:rPr>
        <w:pPrChange w:id="894" w:author="Maria Solana Gonzalez" w:date="2017-05-28T18:06:00Z">
          <w:pPr>
            <w:ind w:left="709" w:firstLine="60"/>
            <w:jc w:val="both"/>
          </w:pPr>
        </w:pPrChange>
      </w:pPr>
      <w:ins w:id="895"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rsidP="00141BAC">
      <w:pPr>
        <w:jc w:val="both"/>
        <w:rPr>
          <w:ins w:id="896" w:author="Maria Solana Gonzalez" w:date="2017-05-28T18:06:00Z"/>
          <w:rFonts w:ascii="Book Antiqua" w:hAnsi="Book Antiqua" w:cs="Times"/>
        </w:rPr>
        <w:pPrChange w:id="897" w:author="Maria Solana Gonzalez" w:date="2017-05-28T18:06:00Z">
          <w:pPr>
            <w:ind w:left="709" w:firstLine="60"/>
            <w:jc w:val="both"/>
          </w:pPr>
        </w:pPrChange>
      </w:pPr>
    </w:p>
    <w:p w14:paraId="52FDA86E" w14:textId="77777777" w:rsidR="00141BAC" w:rsidRPr="00141BAC" w:rsidRDefault="00141BAC" w:rsidP="00141BAC">
      <w:pPr>
        <w:jc w:val="both"/>
        <w:rPr>
          <w:ins w:id="898" w:author="Maria Solana Gonzalez" w:date="2017-05-28T18:06:00Z"/>
          <w:rFonts w:ascii="Book Antiqua" w:hAnsi="Book Antiqua" w:cs="Times"/>
          <w:rPrChange w:id="899" w:author="Maria Solana Gonzalez" w:date="2017-05-28T18:06:00Z">
            <w:rPr>
              <w:ins w:id="900" w:author="Maria Solana Gonzalez" w:date="2017-05-28T18:06:00Z"/>
              <w:rFonts w:ascii="Book Antiqua" w:hAnsi="Book Antiqua" w:cs="Times"/>
            </w:rPr>
          </w:rPrChange>
        </w:rPr>
        <w:pPrChange w:id="901" w:author="Maria Solana Gonzalez" w:date="2017-05-28T18:06:00Z">
          <w:pPr>
            <w:pStyle w:val="Prrafodelista"/>
            <w:ind w:firstLine="0"/>
            <w:jc w:val="both"/>
          </w:pPr>
        </w:pPrChange>
      </w:pPr>
      <w:ins w:id="902"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w:t>
        </w:r>
        <w:r w:rsidRPr="00141BAC">
          <w:rPr>
            <w:rFonts w:ascii="Book Antiqua" w:hAnsi="Book Antiqua" w:cs="Times"/>
          </w:rPr>
          <w:lastRenderedPageBreak/>
          <w:t>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141BAC">
          <w:rPr>
            <w:rFonts w:ascii="Book Antiqua" w:hAnsi="Book Antiqua" w:cs="Times"/>
            <w:rPrChange w:id="903" w:author="Maria Solana Gonzalez" w:date="2017-05-28T18:06:00Z">
              <w:rPr>
                <w:rFonts w:ascii="Book Antiqua" w:hAnsi="Book Antiqua" w:cs="Times"/>
                <w:sz w:val="24"/>
                <w:szCs w:val="24"/>
              </w:rPr>
            </w:rPrChange>
          </w:rPr>
          <w:t xml:space="preserve">nsores de tipo CCD este estudio no es aplicable al análisis de imágenes generadas por dispositivos móviles. </w:t>
        </w:r>
      </w:ins>
    </w:p>
    <w:p w14:paraId="68336D62" w14:textId="77777777" w:rsidR="00141BAC" w:rsidRDefault="00141BAC" w:rsidP="00141BAC">
      <w:pPr>
        <w:jc w:val="both"/>
        <w:rPr>
          <w:ins w:id="904" w:author="Maria Solana Gonzalez" w:date="2017-05-28T18:06:00Z"/>
          <w:rFonts w:ascii="Book Antiqua" w:hAnsi="Book Antiqua" w:cs="Times"/>
        </w:rPr>
        <w:pPrChange w:id="905" w:author="Maria Solana Gonzalez" w:date="2017-05-28T18:06:00Z">
          <w:pPr>
            <w:pStyle w:val="Prrafodelista"/>
            <w:ind w:firstLine="0"/>
            <w:jc w:val="both"/>
          </w:pPr>
        </w:pPrChange>
      </w:pPr>
      <w:ins w:id="906" w:author="Maria Solana Gonzalez" w:date="2017-05-28T18:06:00Z">
        <w:r w:rsidRPr="00141BAC">
          <w:rPr>
            <w:rFonts w:ascii="Book Antiqua" w:hAnsi="Book Antiqua" w:cs="Times"/>
            <w:rPrChange w:id="907" w:author="Maria Solana Gonzalez" w:date="2017-05-28T18:06:00Z">
              <w:rPr>
                <w:rFonts w:ascii="Book Antiqua" w:hAnsi="Book Antiqua" w:cs="Times"/>
                <w:sz w:val="24"/>
                <w:szCs w:val="24"/>
              </w:rPr>
            </w:rPrChange>
          </w:rPr>
          <w:t>En [M21] se analiza el patrón de ruido del sensor de un conjunto de cámaras, el cual funciona como una huella dactilar, permitiendo la identificación única de cada cámara. Para obtener este patrón se realiza un promedio del ruido obtenido a partir de diferentes imágenes utilizando un filtro de eliminación de ruido. Para identificar la cámara a partir de una imagen, se considera el patrón de referencia 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141BAC">
          <w:rPr>
            <w:rFonts w:ascii="Book Antiqua" w:hAnsi="Book Antiqua" w:cs="Times"/>
            <w:rPrChange w:id="908" w:author="Maria Solana Gonzalez" w:date="2017-05-28T18:06:00Z">
              <w:rPr>
                <w:rFonts w:ascii="Book Antiqua" w:hAnsi="Book Antiqua" w:cs="Times"/>
                <w:sz w:val="24"/>
                <w:szCs w:val="24"/>
              </w:rPr>
            </w:rPrChange>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rsidP="00141BAC">
      <w:pPr>
        <w:jc w:val="both"/>
        <w:rPr>
          <w:ins w:id="909" w:author="Maria Solana Gonzalez" w:date="2017-05-28T18:06:00Z"/>
          <w:rFonts w:ascii="Book Antiqua" w:hAnsi="Book Antiqua" w:cs="Times"/>
        </w:rPr>
        <w:pPrChange w:id="910" w:author="Maria Solana Gonzalez" w:date="2017-05-28T18:06:00Z">
          <w:pPr>
            <w:pStyle w:val="Prrafodelista"/>
            <w:ind w:firstLine="0"/>
            <w:jc w:val="both"/>
          </w:pPr>
        </w:pPrChange>
      </w:pPr>
    </w:p>
    <w:p w14:paraId="28929517" w14:textId="77777777" w:rsidR="00141BAC" w:rsidRDefault="00141BAC" w:rsidP="00141BAC">
      <w:pPr>
        <w:jc w:val="both"/>
        <w:rPr>
          <w:ins w:id="911" w:author="Maria Solana Gonzalez" w:date="2017-05-28T18:06:00Z"/>
          <w:rFonts w:ascii="Book Antiqua" w:hAnsi="Book Antiqua" w:cs="Times"/>
        </w:rPr>
        <w:pPrChange w:id="912" w:author="Maria Solana Gonzalez" w:date="2017-05-28T18:06:00Z">
          <w:pPr>
            <w:pStyle w:val="Prrafodelista"/>
            <w:ind w:firstLine="0"/>
            <w:jc w:val="both"/>
          </w:pPr>
        </w:pPrChange>
      </w:pPr>
      <w:ins w:id="913"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141BAC">
          <w:rPr>
            <w:rFonts w:ascii="Book Antiqua" w:hAnsi="Book Antiqua" w:cs="Times"/>
            <w:rPrChange w:id="914" w:author="Maria Solana Gonzalez" w:date="2017-05-28T18:06:00Z">
              <w:rPr>
                <w:rFonts w:ascii="Book Antiqua" w:hAnsi="Book Antiqua" w:cs="Times"/>
                <w:sz w:val="24"/>
                <w:szCs w:val="24"/>
              </w:rPr>
            </w:rPrChange>
          </w:rPr>
          <w:t>ente. Este enfoque, a diferencia de otros, considera diferentes áreas de interés Region Of Interest (ROI) y no sólo la región central de la imagen. Para cada imagen se definen nueve ROIs (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141BAC">
          <w:rPr>
            <w:rFonts w:ascii="Book Antiqua" w:hAnsi="Book Antiqua" w:cs="Times"/>
            <w:rPrChange w:id="915" w:author="Maria Solana Gonzalez" w:date="2017-05-28T18:06:00Z">
              <w:rPr>
                <w:rFonts w:ascii="Book Antiqua" w:hAnsi="Book Antiqua" w:cs="Times"/>
                <w:sz w:val="24"/>
                <w:szCs w:val="24"/>
              </w:rPr>
            </w:rPrChange>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rsidP="00141BAC">
      <w:pPr>
        <w:jc w:val="both"/>
        <w:rPr>
          <w:ins w:id="916" w:author="Maria Solana Gonzalez" w:date="2017-05-28T18:06:00Z"/>
          <w:rFonts w:ascii="Book Antiqua" w:hAnsi="Book Antiqua" w:cs="Times"/>
        </w:rPr>
        <w:pPrChange w:id="917" w:author="Maria Solana Gonzalez" w:date="2017-05-28T18:06:00Z">
          <w:pPr>
            <w:pStyle w:val="Prrafodelista"/>
            <w:ind w:firstLine="0"/>
            <w:jc w:val="both"/>
          </w:pPr>
        </w:pPrChange>
      </w:pPr>
    </w:p>
    <w:p w14:paraId="17D05AD1" w14:textId="77777777" w:rsidR="00141BAC" w:rsidRDefault="00141BAC" w:rsidP="00141BAC">
      <w:pPr>
        <w:jc w:val="both"/>
        <w:rPr>
          <w:ins w:id="918" w:author="Maria Solana Gonzalez" w:date="2017-05-28T18:06:00Z"/>
          <w:rFonts w:ascii="Book Antiqua" w:hAnsi="Book Antiqua" w:cs="Times"/>
        </w:rPr>
        <w:pPrChange w:id="919" w:author="Maria Solana Gonzalez" w:date="2017-05-28T18:06:00Z">
          <w:pPr>
            <w:pStyle w:val="Prrafodelista"/>
            <w:ind w:firstLine="0"/>
            <w:jc w:val="both"/>
          </w:pPr>
        </w:pPrChange>
      </w:pPr>
      <w:ins w:id="920" w:author="Maria Solana Gonzalez" w:date="2017-05-28T18:06:00Z">
        <w:r w:rsidRPr="00141BAC">
          <w:rPr>
            <w:rFonts w:ascii="Book Antiqua" w:hAnsi="Book Antiqua" w:cs="Times"/>
            <w:rPrChange w:id="921" w:author="Maria Solana Gonzalez" w:date="2017-05-28T18:06:00Z">
              <w:rPr>
                <w:rFonts w:ascii="Book Antiqua" w:hAnsi="Book Antiqua" w:cs="Times"/>
                <w:sz w:val="24"/>
                <w:szCs w:val="24"/>
              </w:rPr>
            </w:rPrChange>
          </w:rPr>
          <w:sym w:font="Wingdings" w:char="F0E0"/>
        </w:r>
        <w:r w:rsidRPr="00141BAC">
          <w:rPr>
            <w:rFonts w:ascii="Book Antiqua" w:hAnsi="Book Antiqua" w:cs="Times"/>
            <w:rPrChange w:id="922" w:author="Maria Solana Gonzalez" w:date="2017-05-28T18:06:00Z">
              <w:rPr>
                <w:rFonts w:ascii="Book Antiqua" w:hAnsi="Book Antiqua" w:cs="Times"/>
                <w:sz w:val="24"/>
                <w:szCs w:val="24"/>
              </w:rPr>
            </w:rPrChange>
          </w:rPr>
          <w:t>Imagen ejemplo.</w:t>
        </w:r>
      </w:ins>
    </w:p>
    <w:p w14:paraId="2F38B455" w14:textId="77777777" w:rsidR="00141BAC" w:rsidRPr="00141BAC" w:rsidRDefault="00141BAC" w:rsidP="00141BAC">
      <w:pPr>
        <w:jc w:val="both"/>
        <w:rPr>
          <w:ins w:id="923" w:author="Maria Solana Gonzalez" w:date="2017-05-28T18:06:00Z"/>
          <w:rFonts w:ascii="Book Antiqua" w:hAnsi="Book Antiqua" w:cs="Times"/>
        </w:rPr>
        <w:pPrChange w:id="924" w:author="Maria Solana Gonzalez" w:date="2017-05-28T18:06:00Z">
          <w:pPr>
            <w:pStyle w:val="Prrafodelista"/>
            <w:ind w:firstLine="0"/>
            <w:jc w:val="both"/>
          </w:pPr>
        </w:pPrChange>
      </w:pPr>
    </w:p>
    <w:p w14:paraId="2D6AE165" w14:textId="77777777" w:rsidR="00141BAC" w:rsidRDefault="00141BAC" w:rsidP="00141BAC">
      <w:pPr>
        <w:jc w:val="both"/>
        <w:rPr>
          <w:ins w:id="925" w:author="Maria Solana Gonzalez" w:date="2017-05-28T18:07:00Z"/>
          <w:rFonts w:ascii="Book Antiqua" w:hAnsi="Book Antiqua" w:cs="Times"/>
        </w:rPr>
        <w:pPrChange w:id="926" w:author="Maria Solana Gonzalez" w:date="2017-05-28T18:06:00Z">
          <w:pPr>
            <w:spacing w:after="200" w:line="276" w:lineRule="auto"/>
            <w:ind w:left="709"/>
            <w:jc w:val="both"/>
          </w:pPr>
        </w:pPrChange>
      </w:pPr>
      <w:ins w:id="927" w:author="Maria Solana Gonzalez" w:date="2017-05-28T18:06:00Z">
        <w:r w:rsidRPr="00141BAC">
          <w:rPr>
            <w:rFonts w:ascii="Book Antiqua" w:hAnsi="Book Antiqua" w:cs="Times"/>
            <w:rPrChange w:id="928"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w:t>
        </w:r>
        <w:r w:rsidRPr="00141BAC">
          <w:rPr>
            <w:rFonts w:ascii="Book Antiqua" w:hAnsi="Book Antiqua" w:cs="Times"/>
            <w:rPrChange w:id="929" w:author="Maria Solana Gonzalez" w:date="2017-05-28T18:06:00Z">
              <w:rPr>
                <w:rFonts w:ascii="Book Antiqua" w:eastAsiaTheme="minorHAnsi" w:hAnsi="Book Antiqua" w:cs="Times"/>
                <w:lang w:eastAsia="en-US"/>
              </w:rPr>
            </w:rPrChange>
          </w:rPr>
          <w:lastRenderedPageBreak/>
          <w:t>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rsidP="00141BAC">
      <w:pPr>
        <w:jc w:val="both"/>
        <w:rPr>
          <w:ins w:id="930" w:author="Maria Solana Gonzalez" w:date="2017-05-28T18:06:00Z"/>
          <w:rFonts w:ascii="Book Antiqua" w:hAnsi="Book Antiqua" w:cs="Times"/>
          <w:rPrChange w:id="931" w:author="Maria Solana Gonzalez" w:date="2017-05-28T18:06:00Z">
            <w:rPr>
              <w:ins w:id="932" w:author="Maria Solana Gonzalez" w:date="2017-05-28T18:06:00Z"/>
              <w:rFonts w:ascii="Book Antiqua" w:eastAsiaTheme="minorHAnsi" w:hAnsi="Book Antiqua" w:cs="Times"/>
              <w:lang w:eastAsia="en-US"/>
            </w:rPr>
          </w:rPrChange>
        </w:rPr>
        <w:pPrChange w:id="933" w:author="Maria Solana Gonzalez" w:date="2017-05-28T18:06:00Z">
          <w:pPr>
            <w:spacing w:after="200" w:line="276" w:lineRule="auto"/>
            <w:ind w:left="709"/>
            <w:jc w:val="both"/>
          </w:pPr>
        </w:pPrChange>
      </w:pPr>
    </w:p>
    <w:p w14:paraId="7855A23A" w14:textId="77777777" w:rsidR="00141BAC" w:rsidRDefault="00141BAC" w:rsidP="00141BAC">
      <w:pPr>
        <w:jc w:val="both"/>
        <w:rPr>
          <w:ins w:id="934" w:author="Maria Solana Gonzalez" w:date="2017-05-28T18:07:00Z"/>
          <w:rFonts w:ascii="Book Antiqua" w:hAnsi="Book Antiqua" w:cs="Times"/>
        </w:rPr>
        <w:pPrChange w:id="935" w:author="Maria Solana Gonzalez" w:date="2017-05-28T18:06:00Z">
          <w:pPr>
            <w:spacing w:after="200" w:line="276" w:lineRule="auto"/>
            <w:ind w:left="709"/>
            <w:jc w:val="both"/>
          </w:pPr>
        </w:pPrChange>
      </w:pPr>
      <w:ins w:id="936" w:author="Maria Solana Gonzalez" w:date="2017-05-28T18:06:00Z">
        <w:r w:rsidRPr="00141BAC">
          <w:rPr>
            <w:rFonts w:ascii="Book Antiqua" w:hAnsi="Book Antiqua" w:cs="Times"/>
            <w:rPrChange w:id="937" w:author="Maria Solana Gonzalez" w:date="2017-05-28T18:06:00Z">
              <w:rPr>
                <w:rFonts w:ascii="Book Antiqua" w:eastAsiaTheme="minorHAnsi" w:hAnsi="Book Antiqua" w:cs="Times"/>
                <w:lang w:eastAsia="en-US"/>
              </w:rPr>
            </w:rPrChange>
          </w:rPr>
          <w:t xml:space="preserve">En [M23] se comenta que debido a la propiedad determinista del patrón de ruido del sensor que está presente todas las imágenes, se </w:t>
        </w:r>
        <w:proofErr w:type="gramStart"/>
        <w:r w:rsidRPr="00141BAC">
          <w:rPr>
            <w:rFonts w:ascii="Book Antiqua" w:hAnsi="Book Antiqua" w:cs="Times"/>
            <w:rPrChange w:id="938" w:author="Maria Solana Gonzalez" w:date="2017-05-28T18:06:00Z">
              <w:rPr>
                <w:rFonts w:ascii="Book Antiqua" w:eastAsiaTheme="minorHAnsi" w:hAnsi="Book Antiqua" w:cs="Times"/>
                <w:lang w:eastAsia="en-US"/>
              </w:rPr>
            </w:rPrChange>
          </w:rPr>
          <w:t>puede  usar</w:t>
        </w:r>
        <w:proofErr w:type="gramEnd"/>
        <w:r w:rsidRPr="00141BAC">
          <w:rPr>
            <w:rFonts w:ascii="Book Antiqua" w:hAnsi="Book Antiqua" w:cs="Times"/>
            <w:rPrChange w:id="939" w:author="Maria Solana Gonzalez" w:date="2017-05-28T18:06:00Z">
              <w:rPr>
                <w:rFonts w:ascii="Book Antiqua" w:eastAsiaTheme="minorHAnsi" w:hAnsi="Book Antiqua" w:cs="Times"/>
                <w:lang w:eastAsia="en-US"/>
              </w:rPr>
            </w:rPrChange>
          </w:rPr>
          <w:t xml:space="preserve">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rsidP="00141BAC">
      <w:pPr>
        <w:jc w:val="both"/>
        <w:rPr>
          <w:ins w:id="940" w:author="Maria Solana Gonzalez" w:date="2017-05-28T18:06:00Z"/>
          <w:rFonts w:ascii="Book Antiqua" w:hAnsi="Book Antiqua" w:cs="Times"/>
          <w:rPrChange w:id="941" w:author="Maria Solana Gonzalez" w:date="2017-05-28T18:06:00Z">
            <w:rPr>
              <w:ins w:id="942" w:author="Maria Solana Gonzalez" w:date="2017-05-28T18:06:00Z"/>
              <w:rFonts w:ascii="Book Antiqua" w:eastAsiaTheme="minorHAnsi" w:hAnsi="Book Antiqua" w:cs="Times"/>
              <w:lang w:eastAsia="en-US"/>
            </w:rPr>
          </w:rPrChange>
        </w:rPr>
        <w:pPrChange w:id="943" w:author="Maria Solana Gonzalez" w:date="2017-05-28T18:06:00Z">
          <w:pPr>
            <w:spacing w:after="200" w:line="276" w:lineRule="auto"/>
            <w:ind w:left="709"/>
            <w:jc w:val="both"/>
          </w:pPr>
        </w:pPrChange>
      </w:pPr>
    </w:p>
    <w:p w14:paraId="4CF34541" w14:textId="083D704D" w:rsidR="00141BAC" w:rsidRPr="00A33B5E" w:rsidRDefault="00141BAC" w:rsidP="00141BAC">
      <w:pPr>
        <w:jc w:val="both"/>
        <w:rPr>
          <w:rFonts w:ascii="Book Antiqua" w:hAnsi="Book Antiqua"/>
        </w:rPr>
        <w:pPrChange w:id="944" w:author="Maria Solana Gonzalez" w:date="2017-05-28T18:06:00Z">
          <w:pPr/>
        </w:pPrChange>
      </w:pPr>
      <w:ins w:id="945" w:author="Maria Solana Gonzalez" w:date="2017-05-28T18:06:00Z">
        <w:r w:rsidRPr="00141BAC">
          <w:rPr>
            <w:rFonts w:ascii="Book Antiqua" w:hAnsi="Book Antiqua" w:cs="Times"/>
            <w:rPrChange w:id="946"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w:t>
        </w:r>
        <w:proofErr w:type="spellStart"/>
        <w:r w:rsidRPr="00141BAC">
          <w:rPr>
            <w:rFonts w:ascii="Book Antiqua" w:hAnsi="Book Antiqua" w:cs="Times"/>
            <w:rPrChange w:id="947" w:author="Maria Solana Gonzalez" w:date="2017-05-28T18:06:00Z">
              <w:rPr>
                <w:rFonts w:ascii="Book Antiqua" w:eastAsiaTheme="minorHAnsi" w:hAnsi="Book Antiqua" w:cs="Times"/>
                <w:lang w:eastAsia="en-US"/>
              </w:rPr>
            </w:rPrChange>
          </w:rPr>
          <w:t>Lg</w:t>
        </w:r>
        <w:proofErr w:type="spellEnd"/>
        <w:r w:rsidRPr="00141BAC">
          <w:rPr>
            <w:rFonts w:ascii="Book Antiqua" w:hAnsi="Book Antiqua" w:cs="Times"/>
            <w:rPrChange w:id="948" w:author="Maria Solana Gonzalez" w:date="2017-05-28T18:06:00Z">
              <w:rPr>
                <w:rFonts w:ascii="Book Antiqua" w:eastAsiaTheme="minorHAnsi" w:hAnsi="Book Antiqua" w:cs="Times"/>
                <w:lang w:eastAsia="en-US"/>
              </w:rPr>
            </w:rPrChange>
          </w:rPr>
          <w:t xml:space="preserve"> el E400; de HTC el </w:t>
        </w:r>
        <w:proofErr w:type="spellStart"/>
        <w:r w:rsidRPr="00141BAC">
          <w:rPr>
            <w:rFonts w:ascii="Book Antiqua" w:hAnsi="Book Antiqua" w:cs="Times"/>
            <w:rPrChange w:id="949" w:author="Maria Solana Gonzalez" w:date="2017-05-28T18:06:00Z">
              <w:rPr>
                <w:rFonts w:ascii="Book Antiqua" w:eastAsiaTheme="minorHAnsi" w:hAnsi="Book Antiqua" w:cs="Times"/>
                <w:lang w:eastAsia="en-US"/>
              </w:rPr>
            </w:rPrChange>
          </w:rPr>
          <w:t>DesireHD</w:t>
        </w:r>
        <w:proofErr w:type="spellEnd"/>
        <w:r w:rsidRPr="00141BAC">
          <w:rPr>
            <w:rFonts w:ascii="Book Antiqua" w:hAnsi="Book Antiqua" w:cs="Times"/>
            <w:rPrChange w:id="950" w:author="Maria Solana Gonzalez" w:date="2017-05-28T18:06:00Z">
              <w:rPr>
                <w:rFonts w:ascii="Book Antiqua" w:eastAsiaTheme="minorHAnsi" w:hAnsi="Book Antiqua" w:cs="Times"/>
                <w:lang w:eastAsia="en-US"/>
              </w:rPr>
            </w:rPrChange>
          </w:rPr>
          <w:t xml:space="preserve"> y el </w:t>
        </w:r>
        <w:proofErr w:type="spellStart"/>
        <w:r w:rsidRPr="00141BAC">
          <w:rPr>
            <w:rFonts w:ascii="Book Antiqua" w:hAnsi="Book Antiqua" w:cs="Times"/>
            <w:rPrChange w:id="951" w:author="Maria Solana Gonzalez" w:date="2017-05-28T18:06:00Z">
              <w:rPr>
                <w:rFonts w:ascii="Book Antiqua" w:eastAsiaTheme="minorHAnsi" w:hAnsi="Book Antiqua" w:cs="Times"/>
                <w:lang w:eastAsia="en-US"/>
              </w:rPr>
            </w:rPrChange>
          </w:rPr>
          <w:t>Desire</w:t>
        </w:r>
        <w:proofErr w:type="spellEnd"/>
        <w:r w:rsidRPr="00141BAC">
          <w:rPr>
            <w:rFonts w:ascii="Book Antiqua" w:hAnsi="Book Antiqua" w:cs="Times"/>
            <w:rPrChange w:id="952" w:author="Maria Solana Gonzalez" w:date="2017-05-28T18:06:00Z">
              <w:rPr>
                <w:rFonts w:ascii="Book Antiqua" w:eastAsiaTheme="minorHAnsi" w:hAnsi="Book Antiqua" w:cs="Times"/>
                <w:lang w:eastAsia="en-US"/>
              </w:rPr>
            </w:rPrChange>
          </w:rPr>
          <w:t>;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953" w:author="Maria Solana Gonzalez" w:date="2017-05-28T18:00:00Z"/>
          <w:rFonts w:ascii="Book Antiqua" w:hAnsi="Book Antiqua" w:cs="Times"/>
        </w:rPr>
      </w:pPr>
      <w:del w:id="954"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955"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956" w:author="Maria Solana Gonzalez" w:date="2017-05-28T18:00:00Z"/>
          <w:rFonts w:ascii="Book Antiqua" w:hAnsi="Book Antiqua"/>
          <w:sz w:val="24"/>
          <w:szCs w:val="24"/>
        </w:rPr>
      </w:pPr>
      <w:del w:id="957"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958" w:author="Maria Solana Gonzalez" w:date="2017-05-28T18:00:00Z"/>
          <w:rFonts w:ascii="Book Antiqua" w:hAnsi="Book Antiqua"/>
        </w:rPr>
      </w:pPr>
      <w:del w:id="959"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960"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961" w:author="Maria Solana Gonzalez" w:date="2017-05-28T18:00:00Z"/>
          <w:rFonts w:ascii="Book Antiqua" w:eastAsia="Times New Roman" w:hAnsi="Book Antiqua" w:cs="Times New Roman"/>
          <w:sz w:val="24"/>
          <w:szCs w:val="24"/>
        </w:rPr>
      </w:pPr>
      <w:del w:id="962"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963" w:author="Maria Solana Gonzalez" w:date="2017-05-28T18:00:00Z"/>
          <w:rFonts w:ascii="Book Antiqua" w:hAnsi="Book Antiqua"/>
        </w:rPr>
      </w:pPr>
    </w:p>
    <w:p w14:paraId="4E68BA76" w14:textId="66D10492" w:rsidR="00A33B5E" w:rsidRPr="00A33B5E" w:rsidDel="0013191C" w:rsidRDefault="00A33B5E" w:rsidP="00A33B5E">
      <w:pPr>
        <w:jc w:val="both"/>
        <w:rPr>
          <w:del w:id="964"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965" w:author="Maria Solana Gonzalez" w:date="2017-05-28T18:00:00Z"/>
          <w:rFonts w:ascii="Book Antiqua" w:hAnsi="Book Antiqua" w:cs="Times"/>
          <w:sz w:val="24"/>
        </w:rPr>
      </w:pPr>
      <w:del w:id="966"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sz w:val="24"/>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967" w:author="Maria Solana Gonzalez" w:date="2017-05-28T18:00:00Z"/>
          <w:rFonts w:ascii="Book Antiqua" w:hAnsi="Book Antiqua" w:cs="Times"/>
          <w:sz w:val="24"/>
        </w:rPr>
      </w:pPr>
      <w:del w:id="968"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sz w:val="24"/>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969" w:author="Pablo Blanco Peris" w:date="2017-05-24T18:55:00Z">
          <w:pPr>
            <w:pStyle w:val="Ttulo1"/>
            <w:numPr>
              <w:numId w:val="19"/>
            </w:numPr>
            <w:ind w:left="284" w:hanging="284"/>
          </w:pPr>
        </w:pPrChange>
      </w:pPr>
      <w:bookmarkStart w:id="970" w:name="_Toc477877522"/>
      <w:bookmarkStart w:id="971" w:name="_Toc483414155"/>
      <w:r w:rsidRPr="00F4745A">
        <w:rPr>
          <w:bCs/>
          <w:smallCaps w:val="0"/>
        </w:rPr>
        <w:lastRenderedPageBreak/>
        <w:t>TÉCNICAS DE FALSIFICACIÓN</w:t>
      </w:r>
      <w:bookmarkEnd w:id="970"/>
      <w:bookmarkEnd w:id="971"/>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972"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973"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974"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975"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976"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977"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978"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979"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980" w:author="Pablo Blanco Peris" w:date="2017-05-24T19:07:00Z">
            <w:rPr>
              <w:rStyle w:val="nfasis"/>
              <w:rFonts w:ascii="Book Antiqua" w:hAnsi="Book Antiqua"/>
            </w:rPr>
          </w:rPrChange>
        </w:rPr>
      </w:pPr>
      <w:del w:id="981" w:author="Pablo Blanco Peris" w:date="2017-05-24T18:53:00Z">
        <w:r w:rsidRPr="00DE0197" w:rsidDel="008F6738">
          <w:rPr>
            <w:rStyle w:val="nfasis"/>
            <w:rFonts w:ascii="Book Antiqua" w:hAnsi="Book Antiqua"/>
            <w:sz w:val="20"/>
            <w:rPrChange w:id="982" w:author="Pablo Blanco Peris" w:date="2017-05-24T19:07:00Z">
              <w:rPr>
                <w:rStyle w:val="nfasis"/>
                <w:rFonts w:ascii="Book Antiqua" w:hAnsi="Book Antiqua"/>
              </w:rPr>
            </w:rPrChange>
          </w:rPr>
          <w:delText xml:space="preserve">Imagen </w:delText>
        </w:r>
      </w:del>
      <w:ins w:id="983" w:author="Pablo Blanco Peris" w:date="2017-05-24T18:53:00Z">
        <w:r w:rsidR="008F6738" w:rsidRPr="00DE0197">
          <w:rPr>
            <w:rStyle w:val="nfasis"/>
            <w:rFonts w:ascii="Book Antiqua" w:hAnsi="Book Antiqua"/>
            <w:sz w:val="20"/>
            <w:rPrChange w:id="984" w:author="Pablo Blanco Peris" w:date="2017-05-24T19:07:00Z">
              <w:rPr>
                <w:rStyle w:val="nfasis"/>
                <w:rFonts w:ascii="Book Antiqua" w:hAnsi="Book Antiqua"/>
              </w:rPr>
            </w:rPrChange>
          </w:rPr>
          <w:t>Figura 3</w:t>
        </w:r>
      </w:ins>
      <w:del w:id="985" w:author="Pablo Blanco Peris" w:date="2017-05-24T18:53:00Z">
        <w:r w:rsidRPr="00DE0197" w:rsidDel="008F6738">
          <w:rPr>
            <w:rStyle w:val="nfasis"/>
            <w:rFonts w:ascii="Book Antiqua" w:hAnsi="Book Antiqua"/>
            <w:sz w:val="20"/>
            <w:rPrChange w:id="986"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987"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988"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989" w:author="Pablo Blanco Peris" w:date="2017-05-24T19:07:00Z">
        <w:r w:rsidRPr="00F4745A" w:rsidDel="00DE0197">
          <w:rPr>
            <w:rFonts w:ascii="Book Antiqua" w:hAnsi="Book Antiqua"/>
          </w:rPr>
          <w:delText>abajo a la izquierda</w:delText>
        </w:r>
      </w:del>
      <w:ins w:id="990"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991" w:author="Pablo Blanco Peris" w:date="2017-05-24T19:07:00Z">
        <w:r w:rsidRPr="00F4745A" w:rsidDel="00DE0197">
          <w:rPr>
            <w:rFonts w:ascii="Book Antiqua" w:hAnsi="Book Antiqua"/>
          </w:rPr>
          <w:delText>imagen inferior derecha</w:delText>
        </w:r>
      </w:del>
      <w:ins w:id="992"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993" w:author="Pablo Blanco Peris" w:date="2017-05-24T17:59:00Z">
          <w:pPr/>
        </w:pPrChange>
      </w:pPr>
    </w:p>
    <w:p w14:paraId="4A1554DA" w14:textId="77777777" w:rsidR="00F4745A" w:rsidRPr="00F4745A" w:rsidRDefault="00F4745A">
      <w:pPr>
        <w:jc w:val="both"/>
        <w:rPr>
          <w:rFonts w:ascii="Book Antiqua" w:hAnsi="Book Antiqua"/>
        </w:rPr>
        <w:pPrChange w:id="994" w:author="Pablo Blanco Peris" w:date="2017-05-24T17:59:00Z">
          <w:pPr/>
        </w:pPrChange>
      </w:pPr>
    </w:p>
    <w:p w14:paraId="2F64F927" w14:textId="77777777" w:rsidR="00F4745A" w:rsidRPr="00F4745A" w:rsidRDefault="00F4745A">
      <w:pPr>
        <w:jc w:val="both"/>
        <w:rPr>
          <w:rFonts w:ascii="Book Antiqua" w:hAnsi="Book Antiqua"/>
        </w:rPr>
        <w:pPrChange w:id="995"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996" w:author="Pablo Blanco Peris" w:date="2017-05-24T19:07:00Z">
            <w:rPr>
              <w:rFonts w:ascii="Book Antiqua" w:hAnsi="Book Antiqua"/>
            </w:rPr>
          </w:rPrChange>
        </w:rPr>
      </w:pPr>
      <w:ins w:id="997" w:author="Pablo Blanco Peris" w:date="2017-05-24T16:49:00Z">
        <w:r w:rsidRPr="00DE0197">
          <w:rPr>
            <w:rFonts w:ascii="Book Antiqua" w:hAnsi="Book Antiqua"/>
            <w:i/>
            <w:sz w:val="21"/>
            <w:rPrChange w:id="998" w:author="Pablo Blanco Peris" w:date="2017-05-24T19:07:00Z">
              <w:rPr>
                <w:rFonts w:ascii="Book Antiqua" w:hAnsi="Book Antiqua"/>
              </w:rPr>
            </w:rPrChange>
          </w:rPr>
          <w:t>(</w:t>
        </w:r>
      </w:ins>
      <w:r w:rsidR="00484217" w:rsidRPr="00DE0197">
        <w:rPr>
          <w:rFonts w:ascii="Book Antiqua" w:hAnsi="Book Antiqua"/>
          <w:i/>
          <w:sz w:val="21"/>
          <w:rPrChange w:id="999" w:author="Pablo Blanco Peris" w:date="2017-05-24T19:07:00Z">
            <w:rPr>
              <w:rFonts w:ascii="Book Antiqua" w:hAnsi="Book Antiqua"/>
            </w:rPr>
          </w:rPrChange>
        </w:rPr>
        <w:t>a</w:t>
      </w:r>
      <w:ins w:id="1000" w:author="Pablo Blanco Peris" w:date="2017-05-24T16:49:00Z">
        <w:r w:rsidRPr="00DE0197">
          <w:rPr>
            <w:rFonts w:ascii="Book Antiqua" w:hAnsi="Book Antiqua"/>
            <w:i/>
            <w:sz w:val="21"/>
            <w:rPrChange w:id="1001"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002" w:author="Pablo Blanco Peris" w:date="2017-05-24T19:07:00Z">
            <w:rPr>
              <w:rFonts w:ascii="Book Antiqua" w:hAnsi="Book Antiqua"/>
            </w:rPr>
          </w:rPrChange>
        </w:rPr>
      </w:pPr>
      <w:r w:rsidRPr="00F4745A">
        <w:rPr>
          <w:rFonts w:ascii="Book Antiqua" w:hAnsi="Book Antiqua"/>
        </w:rPr>
        <w:tab/>
      </w:r>
      <w:ins w:id="1003" w:author="Pablo Blanco Peris" w:date="2017-05-24T16:49:00Z">
        <w:r w:rsidR="00E96B03" w:rsidRPr="00DE0197">
          <w:rPr>
            <w:rFonts w:ascii="Book Antiqua" w:hAnsi="Book Antiqua"/>
            <w:i/>
            <w:sz w:val="20"/>
            <w:rPrChange w:id="1004" w:author="Pablo Blanco Peris" w:date="2017-05-24T19:07:00Z">
              <w:rPr>
                <w:rFonts w:ascii="Book Antiqua" w:hAnsi="Book Antiqua"/>
              </w:rPr>
            </w:rPrChange>
          </w:rPr>
          <w:t>(</w:t>
        </w:r>
      </w:ins>
      <w:r w:rsidR="00484217" w:rsidRPr="00DE0197">
        <w:rPr>
          <w:rFonts w:ascii="Book Antiqua" w:hAnsi="Book Antiqua"/>
          <w:i/>
          <w:sz w:val="20"/>
          <w:rPrChange w:id="1005" w:author="Pablo Blanco Peris" w:date="2017-05-24T19:07:00Z">
            <w:rPr>
              <w:rFonts w:ascii="Book Antiqua" w:hAnsi="Book Antiqua"/>
            </w:rPr>
          </w:rPrChange>
        </w:rPr>
        <w:t>b</w:t>
      </w:r>
      <w:ins w:id="1006" w:author="Pablo Blanco Peris" w:date="2017-05-24T16:49:00Z">
        <w:r w:rsidR="00E96B03" w:rsidRPr="00DE0197">
          <w:rPr>
            <w:rFonts w:ascii="Book Antiqua" w:hAnsi="Book Antiqua"/>
            <w:i/>
            <w:sz w:val="20"/>
            <w:rPrChange w:id="1007" w:author="Pablo Blanco Peris" w:date="2017-05-24T19:07:00Z">
              <w:rPr>
                <w:rFonts w:ascii="Book Antiqua" w:hAnsi="Book Antiqua"/>
              </w:rPr>
            </w:rPrChange>
          </w:rPr>
          <w:t>)</w:t>
        </w:r>
      </w:ins>
      <w:r w:rsidRPr="00DE0197">
        <w:rPr>
          <w:rFonts w:ascii="Book Antiqua" w:hAnsi="Book Antiqua"/>
          <w:i/>
          <w:sz w:val="20"/>
          <w:rPrChange w:id="1008" w:author="Pablo Blanco Peris" w:date="2017-05-24T19:07:00Z">
            <w:rPr>
              <w:rFonts w:ascii="Book Antiqua" w:hAnsi="Book Antiqua"/>
            </w:rPr>
          </w:rPrChange>
        </w:rPr>
        <w:tab/>
      </w:r>
      <w:ins w:id="1009" w:author="Pablo Blanco Peris" w:date="2017-05-24T16:49:00Z">
        <w:r w:rsidR="00E96B03" w:rsidRPr="00DE0197">
          <w:rPr>
            <w:rFonts w:ascii="Book Antiqua" w:hAnsi="Book Antiqua"/>
            <w:i/>
            <w:sz w:val="20"/>
            <w:rPrChange w:id="1010" w:author="Pablo Blanco Peris" w:date="2017-05-24T19:07:00Z">
              <w:rPr>
                <w:rFonts w:ascii="Book Antiqua" w:hAnsi="Book Antiqua"/>
              </w:rPr>
            </w:rPrChange>
          </w:rPr>
          <w:t>(</w:t>
        </w:r>
      </w:ins>
      <w:r w:rsidR="00484217" w:rsidRPr="00DE0197">
        <w:rPr>
          <w:rFonts w:ascii="Book Antiqua" w:hAnsi="Book Antiqua"/>
          <w:i/>
          <w:sz w:val="20"/>
          <w:rPrChange w:id="1011" w:author="Pablo Blanco Peris" w:date="2017-05-24T19:07:00Z">
            <w:rPr>
              <w:rFonts w:ascii="Book Antiqua" w:hAnsi="Book Antiqua"/>
            </w:rPr>
          </w:rPrChange>
        </w:rPr>
        <w:t>c</w:t>
      </w:r>
      <w:ins w:id="1012" w:author="Pablo Blanco Peris" w:date="2017-05-24T16:49:00Z">
        <w:r w:rsidR="00E96B03" w:rsidRPr="00DE0197">
          <w:rPr>
            <w:rFonts w:ascii="Book Antiqua" w:hAnsi="Book Antiqua"/>
            <w:i/>
            <w:sz w:val="20"/>
            <w:rPrChange w:id="1013"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014" w:author="Pablo Blanco Peris" w:date="2017-05-24T19:07:00Z">
            <w:rPr>
              <w:rStyle w:val="nfasis"/>
              <w:rFonts w:ascii="Book Antiqua" w:hAnsi="Book Antiqua"/>
            </w:rPr>
          </w:rPrChange>
        </w:rPr>
        <w:pPrChange w:id="1015" w:author="Pablo Blanco Peris" w:date="2017-05-24T19:07:00Z">
          <w:pPr>
            <w:tabs>
              <w:tab w:val="left" w:pos="504"/>
              <w:tab w:val="left" w:pos="1278"/>
            </w:tabs>
          </w:pPr>
        </w:pPrChange>
      </w:pPr>
      <w:del w:id="1016" w:author="Pablo Blanco Peris" w:date="2017-05-24T19:07:00Z">
        <w:r w:rsidRPr="00DE0197" w:rsidDel="00DE0197">
          <w:rPr>
            <w:rStyle w:val="nfasis"/>
            <w:rFonts w:ascii="Book Antiqua" w:hAnsi="Book Antiqua"/>
            <w:sz w:val="20"/>
            <w:rPrChange w:id="1017" w:author="Pablo Blanco Peris" w:date="2017-05-24T19:07:00Z">
              <w:rPr>
                <w:rStyle w:val="nfasis"/>
                <w:rFonts w:ascii="Book Antiqua" w:hAnsi="Book Antiqua"/>
              </w:rPr>
            </w:rPrChange>
          </w:rPr>
          <w:delText xml:space="preserve">Imagen </w:delText>
        </w:r>
      </w:del>
      <w:ins w:id="1018"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019"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020" w:author="Pablo Blanco Peris" w:date="2017-05-24T19:07:00Z">
            <w:rPr>
              <w:rStyle w:val="nfasis"/>
              <w:rFonts w:ascii="Book Antiqua" w:hAnsi="Book Antiqua"/>
            </w:rPr>
          </w:rPrChange>
        </w:rPr>
        <w:t>3.2: Imagen</w:t>
      </w:r>
      <w:ins w:id="1021" w:author="Pablo Blanco Peris" w:date="2017-05-24T18:56:00Z">
        <w:r w:rsidR="008F6738" w:rsidRPr="00DE0197">
          <w:rPr>
            <w:rStyle w:val="nfasis"/>
            <w:rFonts w:ascii="Book Antiqua" w:hAnsi="Book Antiqua"/>
            <w:sz w:val="20"/>
            <w:rPrChange w:id="1022" w:author="Pablo Blanco Peris" w:date="2017-05-24T19:07:00Z">
              <w:rPr>
                <w:rStyle w:val="nfasis"/>
                <w:rFonts w:ascii="Book Antiqua" w:hAnsi="Book Antiqua"/>
              </w:rPr>
            </w:rPrChange>
          </w:rPr>
          <w:t xml:space="preserve"> (</w:t>
        </w:r>
      </w:ins>
      <w:del w:id="1023" w:author="Pablo Blanco Peris" w:date="2017-05-24T18:56:00Z">
        <w:r w:rsidRPr="00DE0197" w:rsidDel="008F6738">
          <w:rPr>
            <w:rStyle w:val="nfasis"/>
            <w:rFonts w:ascii="Book Antiqua" w:hAnsi="Book Antiqua"/>
            <w:sz w:val="20"/>
            <w:rPrChange w:id="1024"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025" w:author="Pablo Blanco Peris" w:date="2017-05-24T19:07:00Z">
            <w:rPr>
              <w:rStyle w:val="nfasis"/>
              <w:rFonts w:ascii="Book Antiqua" w:hAnsi="Book Antiqua"/>
            </w:rPr>
          </w:rPrChange>
        </w:rPr>
        <w:t>a</w:t>
      </w:r>
      <w:ins w:id="1026" w:author="Pablo Blanco Peris" w:date="2017-05-24T18:56:00Z">
        <w:r w:rsidR="008F6738" w:rsidRPr="00DE0197">
          <w:rPr>
            <w:rStyle w:val="nfasis"/>
            <w:rFonts w:ascii="Book Antiqua" w:hAnsi="Book Antiqua"/>
            <w:sz w:val="20"/>
            <w:rPrChange w:id="1027" w:author="Pablo Blanco Peris" w:date="2017-05-24T19:07:00Z">
              <w:rPr>
                <w:rStyle w:val="nfasis"/>
                <w:rFonts w:ascii="Book Antiqua" w:hAnsi="Book Antiqua"/>
              </w:rPr>
            </w:rPrChange>
          </w:rPr>
          <w:t>)</w:t>
        </w:r>
      </w:ins>
      <w:r w:rsidRPr="00DE0197">
        <w:rPr>
          <w:rStyle w:val="nfasis"/>
          <w:rFonts w:ascii="Book Antiqua" w:hAnsi="Book Antiqua"/>
          <w:sz w:val="20"/>
          <w:rPrChange w:id="1028"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029" w:author="Pablo Blanco Peris" w:date="2017-05-24T19:07:00Z">
          <w:pPr>
            <w:tabs>
              <w:tab w:val="left" w:pos="504"/>
              <w:tab w:val="left" w:pos="1278"/>
            </w:tabs>
          </w:pPr>
        </w:pPrChange>
      </w:pPr>
      <w:r w:rsidRPr="00DE0197">
        <w:rPr>
          <w:rStyle w:val="nfasis"/>
          <w:rFonts w:ascii="Book Antiqua" w:hAnsi="Book Antiqua"/>
          <w:sz w:val="20"/>
          <w:rPrChange w:id="1030" w:author="Pablo Blanco Peris" w:date="2017-05-24T19:07:00Z">
            <w:rPr>
              <w:rStyle w:val="nfasis"/>
              <w:rFonts w:ascii="Book Antiqua" w:hAnsi="Book Antiqua"/>
            </w:rPr>
          </w:rPrChange>
        </w:rPr>
        <w:t xml:space="preserve">del </w:t>
      </w:r>
      <w:ins w:id="1031" w:author="Pablo Blanco Peris" w:date="2017-05-24T18:56:00Z">
        <w:r w:rsidR="008F6738" w:rsidRPr="00DE0197">
          <w:rPr>
            <w:rStyle w:val="nfasis"/>
            <w:rFonts w:ascii="Book Antiqua" w:hAnsi="Book Antiqua"/>
            <w:sz w:val="20"/>
            <w:rPrChange w:id="1032" w:author="Pablo Blanco Peris" w:date="2017-05-24T19:07:00Z">
              <w:rPr>
                <w:rStyle w:val="nfasis"/>
                <w:rFonts w:ascii="Book Antiqua" w:hAnsi="Book Antiqua"/>
              </w:rPr>
            </w:rPrChange>
          </w:rPr>
          <w:t>empalme de imágenes</w:t>
        </w:r>
      </w:ins>
      <w:del w:id="1033" w:author="Pablo Blanco Peris" w:date="2017-05-24T18:56:00Z">
        <w:r w:rsidRPr="00DE0197" w:rsidDel="008F6738">
          <w:rPr>
            <w:rStyle w:val="nfasis"/>
            <w:rFonts w:ascii="Book Antiqua" w:hAnsi="Book Antiqua"/>
            <w:sz w:val="20"/>
            <w:rPrChange w:id="1034"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035" w:author="Pablo Blanco Peris" w:date="2017-05-24T19:07:00Z">
            <w:rPr>
              <w:rStyle w:val="nfasis"/>
              <w:rFonts w:ascii="Book Antiqua" w:hAnsi="Book Antiqua"/>
            </w:rPr>
          </w:rPrChange>
        </w:rPr>
        <w:t xml:space="preserve">, entre las imágenes </w:t>
      </w:r>
      <w:ins w:id="1036" w:author="Pablo Blanco Peris" w:date="2017-05-24T18:56:00Z">
        <w:r w:rsidR="008F6738" w:rsidRPr="00DE0197">
          <w:rPr>
            <w:rStyle w:val="nfasis"/>
            <w:rFonts w:ascii="Book Antiqua" w:hAnsi="Book Antiqua"/>
            <w:sz w:val="20"/>
            <w:rPrChange w:id="1037"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38" w:author="Pablo Blanco Peris" w:date="2017-05-24T19:07:00Z">
            <w:rPr>
              <w:rStyle w:val="nfasis"/>
              <w:rFonts w:ascii="Book Antiqua" w:hAnsi="Book Antiqua"/>
            </w:rPr>
          </w:rPrChange>
        </w:rPr>
        <w:t>b</w:t>
      </w:r>
      <w:ins w:id="1039" w:author="Pablo Blanco Peris" w:date="2017-05-24T18:56:00Z">
        <w:r w:rsidR="008F6738" w:rsidRPr="00DE0197">
          <w:rPr>
            <w:rStyle w:val="nfasis"/>
            <w:rFonts w:ascii="Book Antiqua" w:hAnsi="Book Antiqua"/>
            <w:sz w:val="20"/>
            <w:rPrChange w:id="1040" w:author="Pablo Blanco Peris" w:date="2017-05-24T19:07:00Z">
              <w:rPr>
                <w:rStyle w:val="nfasis"/>
                <w:rFonts w:ascii="Book Antiqua" w:hAnsi="Book Antiqua"/>
              </w:rPr>
            </w:rPrChange>
          </w:rPr>
          <w:t>)</w:t>
        </w:r>
      </w:ins>
      <w:r w:rsidRPr="00DE0197">
        <w:rPr>
          <w:rStyle w:val="nfasis"/>
          <w:rFonts w:ascii="Book Antiqua" w:hAnsi="Book Antiqua"/>
          <w:sz w:val="20"/>
          <w:rPrChange w:id="1041" w:author="Pablo Blanco Peris" w:date="2017-05-24T19:07:00Z">
            <w:rPr>
              <w:rStyle w:val="nfasis"/>
              <w:rFonts w:ascii="Book Antiqua" w:hAnsi="Book Antiqua"/>
            </w:rPr>
          </w:rPrChange>
        </w:rPr>
        <w:t xml:space="preserve"> y </w:t>
      </w:r>
      <w:ins w:id="1042" w:author="Pablo Blanco Peris" w:date="2017-05-24T18:56:00Z">
        <w:r w:rsidR="008F6738" w:rsidRPr="00DE0197">
          <w:rPr>
            <w:rStyle w:val="nfasis"/>
            <w:rFonts w:ascii="Book Antiqua" w:hAnsi="Book Antiqua"/>
            <w:sz w:val="20"/>
            <w:rPrChange w:id="1043"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44" w:author="Pablo Blanco Peris" w:date="2017-05-24T19:07:00Z">
            <w:rPr>
              <w:rStyle w:val="nfasis"/>
              <w:rFonts w:ascii="Book Antiqua" w:hAnsi="Book Antiqua"/>
            </w:rPr>
          </w:rPrChange>
        </w:rPr>
        <w:t>c</w:t>
      </w:r>
      <w:ins w:id="1045" w:author="Pablo Blanco Peris" w:date="2017-05-24T18:57:00Z">
        <w:r w:rsidR="008F6738" w:rsidRPr="00DE0197">
          <w:rPr>
            <w:rStyle w:val="nfasis"/>
            <w:rFonts w:ascii="Book Antiqua" w:hAnsi="Book Antiqua"/>
            <w:sz w:val="20"/>
            <w:rPrChange w:id="1046" w:author="Pablo Blanco Peris" w:date="2017-05-24T19:07:00Z">
              <w:rPr>
                <w:rStyle w:val="nfasis"/>
                <w:rFonts w:ascii="Book Antiqua" w:hAnsi="Book Antiqua"/>
              </w:rPr>
            </w:rPrChange>
          </w:rPr>
          <w:t>)</w:t>
        </w:r>
      </w:ins>
      <w:r w:rsidRPr="00DE0197">
        <w:rPr>
          <w:rStyle w:val="nfasis"/>
          <w:rFonts w:ascii="Book Antiqua" w:hAnsi="Book Antiqua"/>
          <w:sz w:val="20"/>
          <w:rPrChange w:id="1047"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48" w:author="Pablo Blanco Peris" w:date="2017-05-24T19:06:00Z"/>
          <w:rFonts w:ascii="Book Antiqua" w:hAnsi="Book Antiqua" w:cs="Courier New"/>
          <w:color w:val="212121"/>
          <w:lang w:eastAsia="es-ES_tradnl"/>
        </w:rPr>
        <w:pPrChange w:id="1049"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050"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051" w:author="Pablo Blanco Peris" w:date="2017-05-24T19:14:00Z">
        <w:r>
          <w:rPr>
            <w:rFonts w:ascii="Book Antiqua" w:hAnsi="Book Antiqua" w:cs="Courier New"/>
            <w:color w:val="212121"/>
            <w:lang w:eastAsia="es-ES_tradnl"/>
          </w:rPr>
          <w:t>, falsificación mediante empalme de imágenes.</w:t>
        </w:r>
      </w:ins>
      <w:del w:id="1052"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053"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54" w:author="Pablo Blanco Peris" w:date="2017-05-24T19:06:00Z"/>
          <w:rFonts w:ascii="Book Antiqua" w:hAnsi="Book Antiqua" w:cs="Courier New"/>
          <w:color w:val="212121"/>
          <w:lang w:eastAsia="es-ES_tradnl"/>
        </w:rPr>
        <w:pPrChange w:id="1055"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056" w:author="Pablo Blanco Peris" w:date="2017-05-24T19:06:00Z">
          <w:pPr/>
        </w:pPrChange>
      </w:pPr>
      <w:del w:id="1057"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058"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059" w:name="_Toc477877523"/>
      <w:r w:rsidRPr="00F4745A">
        <w:t xml:space="preserve"> </w:t>
      </w:r>
      <w:bookmarkStart w:id="1060" w:name="_Toc483414156"/>
      <w:r w:rsidRPr="005907EE">
        <w:rPr>
          <w:bCs/>
          <w:sz w:val="30"/>
          <w:szCs w:val="28"/>
        </w:rPr>
        <w:t>Retoque de imágenes</w:t>
      </w:r>
      <w:bookmarkEnd w:id="1059"/>
      <w:bookmarkEnd w:id="1060"/>
    </w:p>
    <w:p w14:paraId="75940454" w14:textId="77777777" w:rsidR="000E5722" w:rsidRPr="00F4745A" w:rsidRDefault="000E5722">
      <w:pPr>
        <w:jc w:val="both"/>
        <w:rPr>
          <w:rFonts w:ascii="Book Antiqua" w:hAnsi="Book Antiqua"/>
        </w:rPr>
        <w:pPrChange w:id="1061" w:author="Pablo Blanco Peris" w:date="2017-05-24T17:59:00Z">
          <w:pPr/>
        </w:pPrChange>
      </w:pPr>
    </w:p>
    <w:p w14:paraId="354A6CDD" w14:textId="4A2D88CF" w:rsidR="00F4745A" w:rsidRPr="00F4745A" w:rsidRDefault="00F4745A">
      <w:pPr>
        <w:widowControl w:val="0"/>
        <w:autoSpaceDE w:val="0"/>
        <w:autoSpaceDN w:val="0"/>
        <w:adjustRightInd w:val="0"/>
        <w:jc w:val="both"/>
        <w:rPr>
          <w:rFonts w:ascii="Book Antiqua" w:hAnsi="Book Antiqua" w:cs="Times"/>
        </w:rPr>
        <w:pPrChange w:id="1062" w:author="Pablo Blanco Peris" w:date="2017-05-24T17:59:00Z">
          <w:pPr>
            <w:widowControl w:val="0"/>
            <w:autoSpaceDE w:val="0"/>
            <w:autoSpaceDN w:val="0"/>
            <w:adjustRightInd w:val="0"/>
          </w:pPr>
        </w:pPrChange>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pPr>
        <w:jc w:val="both"/>
        <w:rPr>
          <w:rFonts w:ascii="Book Antiqua" w:hAnsi="Book Antiqua" w:cs="Times"/>
        </w:rPr>
        <w:pPrChange w:id="1063" w:author="Pablo Blanco Peris" w:date="2017-05-24T17:59:00Z">
          <w:pPr/>
        </w:pPrChange>
      </w:pPr>
      <w:r w:rsidRPr="00F4745A">
        <w:rPr>
          <w:rFonts w:ascii="Book Antiqua" w:hAnsi="Book Antiqua" w:cs="Times"/>
        </w:rPr>
        <w:t xml:space="preserve">Técnica popularmente usada en revistas de fotos y películas. La imagen es alterada para hacerla más atractiva, y en ocasiones algunas regiones de dicha </w:t>
      </w:r>
      <w:r w:rsidRPr="00F4745A">
        <w:rPr>
          <w:rFonts w:ascii="Book Antiqua" w:hAnsi="Book Antiqua" w:cs="Times"/>
        </w:rPr>
        <w:lastRenderedPageBreak/>
        <w:t>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064" w:name="_Toc477877524"/>
      <w:r w:rsidRPr="00DE7EEA">
        <w:rPr>
          <w:bCs/>
          <w:sz w:val="30"/>
          <w:szCs w:val="28"/>
        </w:rPr>
        <w:t xml:space="preserve"> </w:t>
      </w:r>
      <w:bookmarkStart w:id="1065" w:name="_Toc483414157"/>
      <w:r w:rsidRPr="005907EE">
        <w:rPr>
          <w:bCs/>
          <w:sz w:val="30"/>
          <w:szCs w:val="28"/>
        </w:rPr>
        <w:t>Copia-pega</w:t>
      </w:r>
      <w:bookmarkEnd w:id="1064"/>
      <w:bookmarkEnd w:id="1065"/>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066"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067"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068"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069"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070"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071"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072" w:author="Pablo Blanco Peris" w:date="2017-05-27T11:13:00Z">
        <w:r w:rsidR="00317B23">
          <w:rPr>
            <w:rFonts w:ascii="Book Antiqua" w:hAnsi="Book Antiqua" w:cs="Times"/>
          </w:rPr>
          <w:fldChar w:fldCharType="begin"/>
        </w:r>
      </w:ins>
      <w:ins w:id="1073"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074"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075"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076"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077"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078" w:author="Pablo Blanco Peris" w:date="2017-05-27T12:01:00Z"/>
          <w:rFonts w:ascii="Book Antiqua" w:hAnsi="Book Antiqua" w:cs="Times"/>
          <w:i/>
          <w:sz w:val="20"/>
          <w:szCs w:val="20"/>
          <w:rPrChange w:id="1079" w:author="Pablo Blanco Peris" w:date="2017-05-27T12:02:00Z">
            <w:rPr>
              <w:ins w:id="1080" w:author="Pablo Blanco Peris" w:date="2017-05-27T12:01:00Z"/>
            </w:rPr>
          </w:rPrChange>
        </w:rPr>
        <w:pPrChange w:id="1081" w:author="Pablo Blanco Peris" w:date="2017-05-27T12:01:00Z">
          <w:pPr>
            <w:widowControl w:val="0"/>
            <w:tabs>
              <w:tab w:val="left" w:pos="2600"/>
              <w:tab w:val="left" w:pos="5620"/>
            </w:tabs>
            <w:autoSpaceDE w:val="0"/>
            <w:autoSpaceDN w:val="0"/>
            <w:adjustRightInd w:val="0"/>
          </w:pPr>
        </w:pPrChange>
      </w:pPr>
      <w:del w:id="1082" w:author="Pablo Blanco Peris" w:date="2017-05-27T12:01:00Z">
        <w:r w:rsidRPr="00B608AF" w:rsidDel="00B608AF">
          <w:rPr>
            <w:rFonts w:ascii="Book Antiqua" w:hAnsi="Book Antiqua" w:cs="Times"/>
            <w:i/>
            <w:sz w:val="20"/>
            <w:szCs w:val="20"/>
            <w:rPrChange w:id="1083" w:author="Pablo Blanco Peris" w:date="2017-05-27T12:02:00Z">
              <w:rPr/>
            </w:rPrChange>
          </w:rPr>
          <w:lastRenderedPageBreak/>
          <w:tab/>
          <w:delText>a</w:delText>
        </w:r>
        <w:r w:rsidRPr="00B608AF" w:rsidDel="00B608AF">
          <w:rPr>
            <w:rFonts w:ascii="Book Antiqua" w:hAnsi="Book Antiqua" w:cs="Times"/>
            <w:i/>
            <w:sz w:val="20"/>
            <w:szCs w:val="20"/>
            <w:rPrChange w:id="1084" w:author="Pablo Blanco Peris" w:date="2017-05-27T12:02:00Z">
              <w:rPr/>
            </w:rPrChange>
          </w:rPr>
          <w:tab/>
        </w:r>
      </w:del>
      <w:ins w:id="1085" w:author="Pablo Blanco Peris" w:date="2017-05-24T16:49:00Z">
        <w:r w:rsidR="00E96B03" w:rsidRPr="00B608AF">
          <w:rPr>
            <w:rFonts w:ascii="Book Antiqua" w:hAnsi="Book Antiqua" w:cs="Times"/>
            <w:i/>
            <w:sz w:val="20"/>
            <w:szCs w:val="20"/>
            <w:rPrChange w:id="1086" w:author="Pablo Blanco Peris" w:date="2017-05-27T12:02:00Z">
              <w:rPr/>
            </w:rPrChange>
          </w:rPr>
          <w:t>(</w:t>
        </w:r>
      </w:ins>
      <w:r w:rsidRPr="00B608AF">
        <w:rPr>
          <w:rFonts w:ascii="Book Antiqua" w:hAnsi="Book Antiqua" w:cs="Times"/>
          <w:i/>
          <w:sz w:val="20"/>
          <w:szCs w:val="20"/>
          <w:rPrChange w:id="1087" w:author="Pablo Blanco Peris" w:date="2017-05-27T12:02:00Z">
            <w:rPr/>
          </w:rPrChange>
        </w:rPr>
        <w:t>b</w:t>
      </w:r>
      <w:ins w:id="1088" w:author="Pablo Blanco Peris" w:date="2017-05-24T16:48:00Z">
        <w:r w:rsidR="00E96B03" w:rsidRPr="00B608AF">
          <w:rPr>
            <w:rFonts w:ascii="Book Antiqua" w:hAnsi="Book Antiqua" w:cs="Times"/>
            <w:i/>
            <w:sz w:val="20"/>
            <w:szCs w:val="20"/>
            <w:rPrChange w:id="1089"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090" w:author="Pablo Blanco Peris" w:date="2017-05-27T12:02:00Z">
            <w:rPr/>
          </w:rPrChange>
        </w:rPr>
        <w:pPrChange w:id="1091"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092" w:author="Pablo Blanco Peris" w:date="2017-05-27T12:02:00Z">
            <w:rPr>
              <w:rFonts w:ascii="Book Antiqua" w:hAnsi="Book Antiqua" w:cs="Times"/>
            </w:rPr>
          </w:rPrChange>
        </w:rPr>
        <w:pPrChange w:id="1093"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094" w:author="Pablo Blanco Peris" w:date="2017-05-27T12:02:00Z">
            <w:rPr>
              <w:rFonts w:ascii="Book Antiqua" w:hAnsi="Book Antiqua" w:cs="Times"/>
            </w:rPr>
          </w:rPrChange>
        </w:rPr>
        <w:t xml:space="preserve">Figura </w:t>
      </w:r>
      <w:ins w:id="1095"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096" w:author="Pablo Blanco Peris" w:date="2017-05-27T12:02:00Z">
              <w:rPr>
                <w:rFonts w:ascii="Book Antiqua" w:hAnsi="Book Antiqua" w:cs="Times"/>
              </w:rPr>
            </w:rPrChange>
          </w:rPr>
          <w:t>: Ejemplo de</w:t>
        </w:r>
      </w:ins>
      <w:ins w:id="1097" w:author="Pablo Blanco Peris" w:date="2017-05-27T12:04:00Z">
        <w:r w:rsidR="00B608AF">
          <w:rPr>
            <w:rFonts w:ascii="Book Antiqua" w:hAnsi="Book Antiqua" w:cs="Times"/>
            <w:i/>
            <w:sz w:val="20"/>
            <w:szCs w:val="20"/>
          </w:rPr>
          <w:t xml:space="preserve"> duplicación por técnica de </w:t>
        </w:r>
      </w:ins>
      <w:ins w:id="1098" w:author="Pablo Blanco Peris" w:date="2017-05-27T12:01:00Z">
        <w:r w:rsidR="00B608AF" w:rsidRPr="00B608AF">
          <w:rPr>
            <w:rFonts w:ascii="Book Antiqua" w:hAnsi="Book Antiqua" w:cs="Times"/>
            <w:i/>
            <w:sz w:val="20"/>
            <w:szCs w:val="20"/>
            <w:rPrChange w:id="1099" w:author="Pablo Blanco Peris" w:date="2017-05-27T12:02:00Z">
              <w:rPr>
                <w:rFonts w:ascii="Book Antiqua" w:hAnsi="Book Antiqua" w:cs="Times"/>
              </w:rPr>
            </w:rPrChange>
          </w:rPr>
          <w:t>copia-pega.</w:t>
        </w:r>
      </w:ins>
      <w:del w:id="1100" w:author="Pablo Blanco Peris" w:date="2017-05-27T12:01:00Z">
        <w:r w:rsidRPr="00B608AF" w:rsidDel="008562B6">
          <w:rPr>
            <w:rFonts w:ascii="Book Antiqua" w:hAnsi="Book Antiqua" w:cs="Times"/>
            <w:i/>
            <w:sz w:val="20"/>
            <w:szCs w:val="20"/>
            <w:rPrChange w:id="1101"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102" w:author="Pablo Blanco Peris" w:date="2017-05-27T12:05:00Z"/>
          <w:rFonts w:ascii="Book Antiqua" w:hAnsi="Book Antiqua" w:cs="Times"/>
        </w:rPr>
      </w:pPr>
    </w:p>
    <w:p w14:paraId="29D9F877" w14:textId="77777777" w:rsidR="00A35FB0" w:rsidDel="000E7F8E" w:rsidRDefault="00A35FB0" w:rsidP="00F4745A">
      <w:pPr>
        <w:rPr>
          <w:del w:id="1103"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104"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105" w:author="Pablo Blanco Peris" w:date="2017-05-27T11:13:00Z" w:name="move483646922"/>
    </w:p>
    <w:p w14:paraId="5C9132DE" w14:textId="0795D463" w:rsidR="00165D1E" w:rsidRPr="00B9729B" w:rsidDel="00165D1E" w:rsidRDefault="00165D1E" w:rsidP="00165D1E">
      <w:pPr>
        <w:rPr>
          <w:del w:id="1106" w:author="Pablo Blanco Peris" w:date="2017-05-27T11:13:00Z"/>
          <w:lang w:val="es-ES_tradnl" w:eastAsia="es-ES_tradnl"/>
        </w:rPr>
      </w:pPr>
      <w:moveTo w:id="1107" w:author="Pablo Blanco Peris" w:date="2017-05-27T11:13:00Z">
        <w:r>
          <w:rPr>
            <w:lang w:val="es-ES_tradnl" w:eastAsia="es-ES_tradnl"/>
          </w:rPr>
          <w:fldChar w:fldCharType="begin"/>
        </w:r>
      </w:moveTo>
      <w:ins w:id="1108"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109" w:author="Pablo Blanco Peris" w:date="2017-05-27T11:13:00Z">
        <w:del w:id="1110"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111" w:author="Pablo Blanco Peris" w:date="2017-05-28T12:46:00Z">
        <w:r w:rsidR="00207E44">
          <w:rPr>
            <w:noProof/>
            <w:lang w:val="es-ES_tradnl" w:eastAsia="es-ES_tradnl"/>
          </w:rPr>
          <w:t>[7]</w:t>
        </w:r>
      </w:ins>
      <w:moveTo w:id="1112" w:author="Pablo Blanco Peris" w:date="2017-05-27T11:13:00Z">
        <w:del w:id="1113"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114" w:author="Pablo Blanco Peris" w:date="2017-05-27T11:13:00Z"/>
          <w:rFonts w:ascii="Book Antiqua" w:hAnsi="Book Antiqua" w:cs="Times"/>
        </w:rPr>
      </w:pPr>
    </w:p>
    <w:moveToRangeEnd w:id="1105"/>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115" w:author="Pablo Blanco Peris" w:date="2017-05-27T12:02:00Z">
        <w:r w:rsidDel="00B608AF">
          <w:rPr>
            <w:rFonts w:ascii="Book Antiqua" w:hAnsi="Book Antiqua" w:cs="Times"/>
          </w:rPr>
          <w:delText>“b</w:delText>
        </w:r>
      </w:del>
      <w:ins w:id="1116" w:author="Pablo Blanco Peris" w:date="2017-05-27T12:02:00Z">
        <w:r w:rsidR="00B608AF">
          <w:rPr>
            <w:rFonts w:ascii="Book Antiqua" w:hAnsi="Book Antiqua" w:cs="Times"/>
          </w:rPr>
          <w:t>(b)</w:t>
        </w:r>
      </w:ins>
      <w:del w:id="1117"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118" w:author="Pablo Blanco Peris" w:date="2017-05-27T12:03:00Z">
        <w:r w:rsidR="00B608AF">
          <w:rPr>
            <w:rFonts w:ascii="Book Antiqua" w:hAnsi="Book Antiqua" w:cs="Times"/>
          </w:rPr>
          <w:t>(a)</w:t>
        </w:r>
      </w:ins>
      <w:del w:id="1119"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120" w:author="Pablo Blanco Peris" w:date="2017-05-27T12:03:00Z">
            <w:rPr>
              <w:rFonts w:ascii="Book Antiqua" w:hAnsi="Book Antiqua" w:cs="Times"/>
            </w:rPr>
          </w:rPrChange>
        </w:rPr>
      </w:pPr>
      <w:ins w:id="1121" w:author="Pablo Blanco Peris" w:date="2017-05-24T16:49:00Z">
        <w:r w:rsidRPr="00B608AF">
          <w:rPr>
            <w:rFonts w:ascii="Book Antiqua" w:hAnsi="Book Antiqua" w:cs="Times"/>
            <w:i/>
            <w:sz w:val="20"/>
            <w:rPrChange w:id="1122" w:author="Pablo Blanco Peris" w:date="2017-05-27T12:03:00Z">
              <w:rPr>
                <w:rFonts w:ascii="Book Antiqua" w:hAnsi="Book Antiqua" w:cs="Times"/>
              </w:rPr>
            </w:rPrChange>
          </w:rPr>
          <w:t>(</w:t>
        </w:r>
      </w:ins>
      <w:r w:rsidR="00A35FB0" w:rsidRPr="00B608AF">
        <w:rPr>
          <w:rFonts w:ascii="Book Antiqua" w:hAnsi="Book Antiqua" w:cs="Times"/>
          <w:i/>
          <w:sz w:val="20"/>
          <w:rPrChange w:id="1123" w:author="Pablo Blanco Peris" w:date="2017-05-27T12:03:00Z">
            <w:rPr>
              <w:rFonts w:ascii="Book Antiqua" w:hAnsi="Book Antiqua" w:cs="Times"/>
            </w:rPr>
          </w:rPrChange>
        </w:rPr>
        <w:t>a</w:t>
      </w:r>
      <w:ins w:id="1124" w:author="Pablo Blanco Peris" w:date="2017-05-24T16:49:00Z">
        <w:r w:rsidRPr="00B608AF">
          <w:rPr>
            <w:rFonts w:ascii="Book Antiqua" w:hAnsi="Book Antiqua" w:cs="Times"/>
            <w:i/>
            <w:sz w:val="20"/>
            <w:rPrChange w:id="1125"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126" w:author="Pablo Blanco Peris" w:date="2017-05-27T12:03:00Z">
            <w:rPr>
              <w:rFonts w:ascii="Book Antiqua" w:hAnsi="Book Antiqua" w:cs="Times"/>
            </w:rPr>
          </w:rPrChange>
        </w:rPr>
      </w:pPr>
      <w:ins w:id="1127" w:author="Pablo Blanco Peris" w:date="2017-05-24T16:49:00Z">
        <w:r w:rsidRPr="00B608AF">
          <w:rPr>
            <w:rFonts w:ascii="Book Antiqua" w:hAnsi="Book Antiqua" w:cs="Times"/>
            <w:i/>
            <w:sz w:val="20"/>
            <w:rPrChange w:id="1128" w:author="Pablo Blanco Peris" w:date="2017-05-27T12:03:00Z">
              <w:rPr>
                <w:rFonts w:ascii="Book Antiqua" w:hAnsi="Book Antiqua" w:cs="Times"/>
              </w:rPr>
            </w:rPrChange>
          </w:rPr>
          <w:lastRenderedPageBreak/>
          <w:t>(</w:t>
        </w:r>
      </w:ins>
      <w:r w:rsidR="00A35FB0" w:rsidRPr="00B608AF">
        <w:rPr>
          <w:rFonts w:ascii="Book Antiqua" w:hAnsi="Book Antiqua" w:cs="Times"/>
          <w:i/>
          <w:sz w:val="20"/>
          <w:rPrChange w:id="1129" w:author="Pablo Blanco Peris" w:date="2017-05-27T12:03:00Z">
            <w:rPr>
              <w:rFonts w:ascii="Book Antiqua" w:hAnsi="Book Antiqua" w:cs="Times"/>
            </w:rPr>
          </w:rPrChange>
        </w:rPr>
        <w:t>b</w:t>
      </w:r>
      <w:ins w:id="1130" w:author="Pablo Blanco Peris" w:date="2017-05-24T16:49:00Z">
        <w:r w:rsidRPr="00B608AF">
          <w:rPr>
            <w:rFonts w:ascii="Book Antiqua" w:hAnsi="Book Antiqua" w:cs="Times"/>
            <w:i/>
            <w:sz w:val="20"/>
            <w:rPrChange w:id="1131"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132" w:author="Pablo Blanco Peris" w:date="2017-05-27T12:03:00Z">
            <w:rPr>
              <w:rFonts w:ascii="Book Antiqua" w:hAnsi="Book Antiqua" w:cs="Times"/>
            </w:rPr>
          </w:rPrChange>
        </w:rPr>
        <w:pPrChange w:id="1133" w:author="Pablo Blanco Peris" w:date="2017-05-27T12:05:00Z">
          <w:pPr/>
        </w:pPrChange>
      </w:pPr>
      <w:r w:rsidRPr="00B608AF">
        <w:rPr>
          <w:rFonts w:ascii="Book Antiqua" w:hAnsi="Book Antiqua" w:cs="Times"/>
          <w:i/>
          <w:sz w:val="20"/>
          <w:rPrChange w:id="1134" w:author="Pablo Blanco Peris" w:date="2017-05-27T12:03:00Z">
            <w:rPr>
              <w:rFonts w:ascii="Book Antiqua" w:hAnsi="Book Antiqua" w:cs="Times"/>
            </w:rPr>
          </w:rPrChange>
        </w:rPr>
        <w:t xml:space="preserve">Figura </w:t>
      </w:r>
      <w:ins w:id="1135" w:author="Pablo Blanco Peris" w:date="2017-05-27T12:03:00Z">
        <w:r w:rsidR="00B608AF">
          <w:rPr>
            <w:rFonts w:ascii="Book Antiqua" w:hAnsi="Book Antiqua" w:cs="Times"/>
            <w:i/>
            <w:sz w:val="20"/>
          </w:rPr>
          <w:t>3.4: Ejemplo de ocultaci</w:t>
        </w:r>
      </w:ins>
      <w:ins w:id="1136" w:author="Pablo Blanco Peris" w:date="2017-05-27T12:04:00Z">
        <w:r w:rsidR="00B608AF">
          <w:rPr>
            <w:rFonts w:ascii="Book Antiqua" w:hAnsi="Book Antiqua" w:cs="Times"/>
            <w:i/>
            <w:sz w:val="20"/>
          </w:rPr>
          <w:t>ón de información mediante copia-pega</w:t>
        </w:r>
      </w:ins>
      <w:del w:id="1137" w:author="Pablo Blanco Peris" w:date="2017-05-27T12:03:00Z">
        <w:r w:rsidRPr="00B608AF" w:rsidDel="00B608AF">
          <w:rPr>
            <w:rFonts w:ascii="Book Antiqua" w:hAnsi="Book Antiqua" w:cs="Times"/>
            <w:i/>
            <w:sz w:val="20"/>
            <w:rPrChange w:id="1138"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139"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140" w:author="Pablo Blanco Peris" w:date="2017-05-28T13:08:00Z">
            <w:rPr>
              <w:lang w:val="es-ES_tradnl" w:eastAsia="es-ES_tradnl"/>
            </w:rPr>
          </w:rPrChange>
        </w:rPr>
        <w:pPrChange w:id="1141" w:author="Pablo Blanco Peris" w:date="2017-05-28T13:10:00Z">
          <w:pPr/>
        </w:pPrChange>
      </w:pPr>
      <w:ins w:id="1142" w:author="Pablo Blanco Peris" w:date="2017-05-28T13:09:00Z">
        <w:r>
          <w:rPr>
            <w:rFonts w:ascii="Book Antiqua" w:hAnsi="Book Antiqua"/>
            <w:lang w:val="es-ES_tradnl" w:eastAsia="es-ES_tradnl"/>
          </w:rPr>
          <w:t>A pesar de observar detenidamente</w:t>
        </w:r>
      </w:ins>
      <w:ins w:id="1143" w:author="Pablo Blanco Peris" w:date="2017-05-28T13:08:00Z">
        <w:r>
          <w:rPr>
            <w:rFonts w:ascii="Book Antiqua" w:hAnsi="Book Antiqua"/>
            <w:lang w:val="es-ES_tradnl" w:eastAsia="es-ES_tradnl"/>
          </w:rPr>
          <w:t xml:space="preserve"> la imagen (b) de la Figura 3.4</w:t>
        </w:r>
      </w:ins>
      <w:ins w:id="1144"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145" w:author="Pablo Blanco Peris" w:date="2017-05-28T13:10:00Z">
        <w:r>
          <w:rPr>
            <w:rFonts w:ascii="Book Antiqua" w:hAnsi="Book Antiqua"/>
            <w:lang w:val="es-ES_tradnl" w:eastAsia="es-ES_tradnl"/>
          </w:rPr>
          <w:t>fácil</w:t>
        </w:r>
      </w:ins>
      <w:ins w:id="1146" w:author="Pablo Blanco Peris" w:date="2017-05-28T13:09:00Z">
        <w:r>
          <w:rPr>
            <w:rFonts w:ascii="Book Antiqua" w:hAnsi="Book Antiqua"/>
            <w:lang w:val="es-ES_tradnl" w:eastAsia="es-ES_tradnl"/>
          </w:rPr>
          <w:t xml:space="preserve"> </w:t>
        </w:r>
      </w:ins>
      <w:ins w:id="1147" w:author="Pablo Blanco Peris" w:date="2017-05-28T13:10:00Z">
        <w:r>
          <w:rPr>
            <w:rFonts w:ascii="Book Antiqua" w:hAnsi="Book Antiqua"/>
            <w:lang w:val="es-ES_tradnl" w:eastAsia="es-ES_tradnl"/>
          </w:rPr>
          <w:t>que es modificar el contenido de una imagen sin generar dudas sobre ello.</w:t>
        </w:r>
      </w:ins>
      <w:moveFrom w:id="1148" w:author="Pablo Blanco Peris" w:date="2017-05-27T11:13:00Z">
        <w:r w:rsidR="00A900D0" w:rsidRPr="00FF3E46" w:rsidDel="00165D1E">
          <w:rPr>
            <w:rFonts w:ascii="Book Antiqua" w:hAnsi="Book Antiqua"/>
            <w:lang w:val="es-ES_tradnl" w:eastAsia="es-ES_tradnl"/>
            <w:rPrChange w:id="1149"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150"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151"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152"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153" w:author="Pablo Blanco Peris" w:date="2017-05-28T13:08:00Z">
              <w:rPr>
                <w:lang w:val="es-ES_tradnl" w:eastAsia="es-ES_tradnl"/>
              </w:rPr>
            </w:rPrChange>
          </w:rPr>
          <w:fldChar w:fldCharType="end"/>
        </w:r>
      </w:moveFrom>
    </w:p>
    <w:moveFromRangeEnd w:id="1139"/>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154" w:author="Pablo Blanco Peris" w:date="2017-05-27T11:13:00Z"/>
          <w:rFonts w:ascii="Book Antiqua" w:hAnsi="Book Antiqua" w:cs="Times"/>
        </w:rPr>
      </w:pPr>
      <w:del w:id="1155"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156" w:author="Pablo Blanco Peris" w:date="2017-05-24T17:19:00Z">
        <w:r w:rsidDel="00AE5C11">
          <w:rPr>
            <w:rFonts w:ascii="Book Antiqua" w:hAnsi="Book Antiqua" w:cs="Times"/>
            <w:noProof/>
          </w:rPr>
          <w:delText>, p.</w:delText>
        </w:r>
      </w:del>
      <w:del w:id="1157"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158" w:name="_Toc477877525"/>
      <w:r w:rsidRPr="00DE7EEA">
        <w:rPr>
          <w:bCs/>
          <w:sz w:val="30"/>
          <w:szCs w:val="28"/>
        </w:rPr>
        <w:t xml:space="preserve"> </w:t>
      </w:r>
      <w:bookmarkStart w:id="1159" w:name="_Toc483414158"/>
      <w:r w:rsidRPr="00DE7EEA">
        <w:rPr>
          <w:bCs/>
          <w:sz w:val="30"/>
          <w:szCs w:val="28"/>
        </w:rPr>
        <w:t>Falsificación mediante empalme</w:t>
      </w:r>
      <w:bookmarkEnd w:id="1158"/>
      <w:bookmarkEnd w:id="1159"/>
    </w:p>
    <w:p w14:paraId="75C6A5BE" w14:textId="2501CE65" w:rsidR="00E24D15" w:rsidRDefault="00F4745A">
      <w:pPr>
        <w:jc w:val="both"/>
        <w:rPr>
          <w:ins w:id="1160" w:author="Pablo Blanco Peris" w:date="2017-05-28T12:57:00Z"/>
          <w:rFonts w:ascii="Book Antiqua" w:hAnsi="Book Antiqua" w:cs="Times"/>
        </w:rPr>
        <w:pPrChange w:id="1161" w:author="Pablo Blanco Peris" w:date="2017-05-24T17:59:00Z">
          <w:pPr/>
        </w:pPrChange>
      </w:pPr>
      <w:del w:id="1162"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163" w:author="Pablo Blanco Peris" w:date="2017-05-28T12:54:00Z">
        <w:r w:rsidR="00E24D15">
          <w:rPr>
            <w:rFonts w:ascii="Book Antiqua" w:hAnsi="Book Antiqua" w:cs="Times"/>
          </w:rPr>
          <w:t xml:space="preserve">La técnica de manipulación de imágenes mediante empalme es una de las </w:t>
        </w:r>
      </w:ins>
      <w:ins w:id="1164" w:author="Pablo Blanco Peris" w:date="2017-05-28T12:55:00Z">
        <w:r w:rsidR="00E24D15">
          <w:rPr>
            <w:rFonts w:ascii="Book Antiqua" w:hAnsi="Book Antiqua" w:cs="Times"/>
          </w:rPr>
          <w:t>más</w:t>
        </w:r>
      </w:ins>
      <w:ins w:id="1165" w:author="Pablo Blanco Peris" w:date="2017-05-28T12:54:00Z">
        <w:r w:rsidR="00E24D15">
          <w:rPr>
            <w:rFonts w:ascii="Book Antiqua" w:hAnsi="Book Antiqua" w:cs="Times"/>
          </w:rPr>
          <w:t xml:space="preserve"> empleadas hoy en d</w:t>
        </w:r>
      </w:ins>
      <w:ins w:id="1166" w:author="Pablo Blanco Peris" w:date="2017-05-28T12:55:00Z">
        <w:r w:rsidR="00E24D15">
          <w:rPr>
            <w:rFonts w:ascii="Book Antiqua" w:hAnsi="Book Antiqua" w:cs="Times"/>
          </w:rPr>
          <w:t>ía, este método consiste en cortar cierto contenido de una imagen y pegarlo en otra.</w:t>
        </w:r>
      </w:ins>
      <w:ins w:id="1167"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168" w:author="Pablo Blanco Peris" w:date="2017-05-28T13:03:00Z"/>
          <w:rFonts w:ascii="Book Antiqua" w:hAnsi="Book Antiqua" w:cs="Times"/>
        </w:rPr>
        <w:pPrChange w:id="1169" w:author="Pablo Blanco Peris" w:date="2017-05-24T17:59:00Z">
          <w:pPr/>
        </w:pPrChange>
      </w:pPr>
      <w:ins w:id="1170"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171" w:author="Pablo Blanco Peris" w:date="2017-05-28T12:58:00Z">
        <w:r w:rsidR="007D0F91">
          <w:rPr>
            <w:rFonts w:ascii="Book Antiqua" w:hAnsi="Book Antiqua" w:cs="Times"/>
          </w:rPr>
          <w:t>información</w:t>
        </w:r>
      </w:ins>
      <w:ins w:id="1172" w:author="Pablo Blanco Peris" w:date="2017-05-28T12:57:00Z">
        <w:r w:rsidR="007D0F91">
          <w:rPr>
            <w:rFonts w:ascii="Book Antiqua" w:hAnsi="Book Antiqua" w:cs="Times"/>
          </w:rPr>
          <w:t xml:space="preserve"> </w:t>
        </w:r>
      </w:ins>
      <w:ins w:id="1173" w:author="Pablo Blanco Peris" w:date="2017-05-28T12:58:00Z">
        <w:r w:rsidR="007D0F91">
          <w:rPr>
            <w:rFonts w:ascii="Book Antiqua" w:hAnsi="Book Antiqua" w:cs="Times"/>
          </w:rPr>
          <w:t>las intentan vender como contenido original y verdadero</w:t>
        </w:r>
      </w:ins>
      <w:ins w:id="1174" w:author="Pablo Blanco Peris" w:date="2017-05-28T13:03:00Z">
        <w:r w:rsidR="00BC4248">
          <w:rPr>
            <w:rFonts w:ascii="Book Antiqua" w:hAnsi="Book Antiqua" w:cs="Times"/>
          </w:rPr>
          <w:t>, tanto en revistas o televisión, por ejemplo</w:t>
        </w:r>
      </w:ins>
      <w:ins w:id="1175" w:author="Pablo Blanco Peris" w:date="2017-05-28T12:59:00Z">
        <w:r w:rsidR="007D0F91">
          <w:rPr>
            <w:rFonts w:ascii="Book Antiqua" w:hAnsi="Book Antiqua" w:cs="Times"/>
          </w:rPr>
          <w:t>.</w:t>
        </w:r>
      </w:ins>
    </w:p>
    <w:p w14:paraId="4FB97F5E" w14:textId="77777777" w:rsidR="00BC4248" w:rsidRDefault="00BC4248">
      <w:pPr>
        <w:jc w:val="both"/>
        <w:rPr>
          <w:ins w:id="1176" w:author="Pablo Blanco Peris" w:date="2017-05-28T12:59:00Z"/>
          <w:rFonts w:ascii="Book Antiqua" w:hAnsi="Book Antiqua" w:cs="Times"/>
        </w:rPr>
        <w:pPrChange w:id="1177" w:author="Pablo Blanco Peris" w:date="2017-05-24T17:59:00Z">
          <w:pPr/>
        </w:pPrChange>
      </w:pPr>
    </w:p>
    <w:p w14:paraId="457E84D6" w14:textId="23FFF056" w:rsidR="00BC4248" w:rsidRDefault="007D0F91">
      <w:pPr>
        <w:jc w:val="both"/>
        <w:rPr>
          <w:ins w:id="1178" w:author="Pablo Blanco Peris" w:date="2017-05-28T13:32:00Z"/>
          <w:rFonts w:ascii="Book Antiqua" w:hAnsi="Book Antiqua" w:cs="Times"/>
        </w:rPr>
        <w:pPrChange w:id="1179" w:author="Pablo Blanco Peris" w:date="2017-05-24T17:59:00Z">
          <w:pPr/>
        </w:pPrChange>
      </w:pPr>
      <w:ins w:id="1180" w:author="Pablo Blanco Peris" w:date="2017-05-28T12:59:00Z">
        <w:r>
          <w:rPr>
            <w:rFonts w:ascii="Book Antiqua" w:hAnsi="Book Antiqua" w:cs="Times"/>
          </w:rPr>
          <w:t xml:space="preserve">La </w:t>
        </w:r>
      </w:ins>
      <w:ins w:id="1181" w:author="Pablo Blanco Peris" w:date="2017-05-28T13:00:00Z">
        <w:r w:rsidR="00BC4248">
          <w:rPr>
            <w:rFonts w:ascii="Book Antiqua" w:hAnsi="Book Antiqua" w:cs="Times"/>
          </w:rPr>
          <w:t xml:space="preserve">gran variedad </w:t>
        </w:r>
      </w:ins>
      <w:ins w:id="1182" w:author="Pablo Blanco Peris" w:date="2017-05-28T12:59:00Z">
        <w:r>
          <w:rPr>
            <w:rFonts w:ascii="Book Antiqua" w:hAnsi="Book Antiqua" w:cs="Times"/>
          </w:rPr>
          <w:t>de aplicaciones de</w:t>
        </w:r>
      </w:ins>
      <w:ins w:id="1183" w:author="Pablo Blanco Peris" w:date="2017-05-28T13:00:00Z">
        <w:r w:rsidR="00BC4248">
          <w:rPr>
            <w:rFonts w:ascii="Book Antiqua" w:hAnsi="Book Antiqua" w:cs="Times"/>
          </w:rPr>
          <w:t xml:space="preserve"> edición de imágenes que existe en esta época facilita de manera exponencial la </w:t>
        </w:r>
      </w:ins>
      <w:ins w:id="1184" w:author="Pablo Blanco Peris" w:date="2017-05-28T13:01:00Z">
        <w:r w:rsidR="00BC4248">
          <w:rPr>
            <w:rFonts w:ascii="Book Antiqua" w:hAnsi="Book Antiqua" w:cs="Times"/>
          </w:rPr>
          <w:t>creación</w:t>
        </w:r>
      </w:ins>
      <w:ins w:id="1185" w:author="Pablo Blanco Peris" w:date="2017-05-28T13:00:00Z">
        <w:r w:rsidR="00BC4248">
          <w:rPr>
            <w:rFonts w:ascii="Book Antiqua" w:hAnsi="Book Antiqua" w:cs="Times"/>
          </w:rPr>
          <w:t xml:space="preserve"> </w:t>
        </w:r>
      </w:ins>
      <w:ins w:id="1186" w:author="Pablo Blanco Peris" w:date="2017-05-28T13:01:00Z">
        <w:r w:rsidR="00BC4248">
          <w:rPr>
            <w:rFonts w:ascii="Book Antiqua" w:hAnsi="Book Antiqua" w:cs="Times"/>
          </w:rPr>
          <w:t>de este tipo de imágenes, ya que</w:t>
        </w:r>
      </w:ins>
      <w:ins w:id="1187" w:author="Pablo Blanco Peris" w:date="2017-05-28T13:02:00Z">
        <w:r w:rsidR="00BC4248">
          <w:rPr>
            <w:rFonts w:ascii="Book Antiqua" w:hAnsi="Book Antiqua" w:cs="Times"/>
          </w:rPr>
          <w:t>,</w:t>
        </w:r>
      </w:ins>
      <w:ins w:id="1188" w:author="Pablo Blanco Peris" w:date="2017-05-28T13:01:00Z">
        <w:r w:rsidR="00BC4248">
          <w:rPr>
            <w:rFonts w:ascii="Book Antiqua" w:hAnsi="Book Antiqua" w:cs="Times"/>
          </w:rPr>
          <w:t xml:space="preserve"> cualquier persona que sepa manejar una </w:t>
        </w:r>
      </w:ins>
      <w:ins w:id="1189" w:author="Pablo Blanco Peris" w:date="2017-05-28T13:02:00Z">
        <w:r w:rsidR="00BC4248">
          <w:rPr>
            <w:rFonts w:ascii="Book Antiqua" w:hAnsi="Book Antiqua" w:cs="Times"/>
          </w:rPr>
          <w:t>aplicación</w:t>
        </w:r>
      </w:ins>
      <w:ins w:id="1190" w:author="Pablo Blanco Peris" w:date="2017-05-28T13:01:00Z">
        <w:r w:rsidR="00BC4248">
          <w:rPr>
            <w:rFonts w:ascii="Book Antiqua" w:hAnsi="Book Antiqua" w:cs="Times"/>
          </w:rPr>
          <w:t xml:space="preserve"> </w:t>
        </w:r>
      </w:ins>
      <w:ins w:id="1191" w:author="Pablo Blanco Peris" w:date="2017-05-28T13:02:00Z">
        <w:r w:rsidR="00BC4248">
          <w:rPr>
            <w:rFonts w:ascii="Book Antiqua" w:hAnsi="Book Antiqua" w:cs="Times"/>
          </w:rPr>
          <w:t xml:space="preserve">de este estilo, no </w:t>
        </w:r>
      </w:ins>
      <w:ins w:id="1192" w:author="Pablo Blanco Peris" w:date="2017-05-28T13:03:00Z">
        <w:r w:rsidR="00BC4248">
          <w:rPr>
            <w:rFonts w:ascii="Book Antiqua" w:hAnsi="Book Antiqua" w:cs="Times"/>
          </w:rPr>
          <w:t xml:space="preserve">necesariamente </w:t>
        </w:r>
      </w:ins>
      <w:ins w:id="1193" w:author="Pablo Blanco Peris" w:date="2017-05-28T13:02:00Z">
        <w:r w:rsidR="00BC4248">
          <w:rPr>
            <w:rFonts w:ascii="Book Antiqua" w:hAnsi="Book Antiqua" w:cs="Times"/>
          </w:rPr>
          <w:t>a nivel experto, puede crear contenido de estas características sin ninguna complicación</w:t>
        </w:r>
      </w:ins>
      <w:ins w:id="1194" w:author="Pablo Blanco Peris" w:date="2017-05-28T13:03:00Z">
        <w:r w:rsidR="00BC4248">
          <w:rPr>
            <w:rFonts w:ascii="Book Antiqua" w:hAnsi="Book Antiqua" w:cs="Times"/>
          </w:rPr>
          <w:t xml:space="preserve"> sin que </w:t>
        </w:r>
      </w:ins>
      <w:ins w:id="1195" w:author="Pablo Blanco Peris" w:date="2017-05-28T13:07:00Z">
        <w:r w:rsidR="006A4CBB">
          <w:rPr>
            <w:rFonts w:ascii="Book Antiqua" w:hAnsi="Book Antiqua" w:cs="Times"/>
          </w:rPr>
          <w:t xml:space="preserve">la manipulación </w:t>
        </w:r>
      </w:ins>
      <w:ins w:id="1196" w:author="Pablo Blanco Peris" w:date="2017-05-28T13:03:00Z">
        <w:r w:rsidR="00BC4248">
          <w:rPr>
            <w:rFonts w:ascii="Book Antiqua" w:hAnsi="Book Antiqua" w:cs="Times"/>
          </w:rPr>
          <w:t>sea apreciable</w:t>
        </w:r>
      </w:ins>
      <w:ins w:id="1197" w:author="Pablo Blanco Peris" w:date="2017-05-28T13:02:00Z">
        <w:r w:rsidR="00BC4248">
          <w:rPr>
            <w:rFonts w:ascii="Book Antiqua" w:hAnsi="Book Antiqua" w:cs="Times"/>
          </w:rPr>
          <w:t>.</w:t>
        </w:r>
      </w:ins>
    </w:p>
    <w:p w14:paraId="716546A6" w14:textId="77777777" w:rsidR="004253C9" w:rsidRDefault="004253C9">
      <w:pPr>
        <w:jc w:val="both"/>
        <w:rPr>
          <w:ins w:id="1198" w:author="Pablo Blanco Peris" w:date="2017-05-28T13:32:00Z"/>
          <w:rFonts w:ascii="Book Antiqua" w:hAnsi="Book Antiqua" w:cs="Times"/>
        </w:rPr>
        <w:pPrChange w:id="1199" w:author="Pablo Blanco Peris" w:date="2017-05-24T17:59:00Z">
          <w:pPr/>
        </w:pPrChange>
      </w:pPr>
    </w:p>
    <w:p w14:paraId="6CB53486" w14:textId="294B6291" w:rsidR="00E64B63" w:rsidRDefault="004253C9">
      <w:pPr>
        <w:jc w:val="both"/>
        <w:rPr>
          <w:ins w:id="1200" w:author="Pablo Blanco Peris" w:date="2017-05-28T13:04:00Z"/>
          <w:rFonts w:ascii="Book Antiqua" w:hAnsi="Book Antiqua" w:cs="Times"/>
        </w:rPr>
        <w:pPrChange w:id="1201" w:author="Pablo Blanco Peris" w:date="2017-05-24T17:59:00Z">
          <w:pPr/>
        </w:pPrChange>
      </w:pPr>
      <w:ins w:id="1202" w:author="Pablo Blanco Peris" w:date="2017-05-28T13:32:00Z">
        <w:r>
          <w:rPr>
            <w:rFonts w:ascii="Book Antiqua" w:hAnsi="Book Antiqua" w:cs="Times"/>
          </w:rPr>
          <w:t xml:space="preserve">En la figura que se muestra a </w:t>
        </w:r>
      </w:ins>
      <w:ins w:id="1203" w:author="Pablo Blanco Peris" w:date="2017-05-28T13:33:00Z">
        <w:r>
          <w:rPr>
            <w:rFonts w:ascii="Book Antiqua" w:hAnsi="Book Antiqua" w:cs="Times"/>
          </w:rPr>
          <w:t>continuación</w:t>
        </w:r>
      </w:ins>
      <w:ins w:id="1204" w:author="Pablo Blanco Peris" w:date="2017-05-28T13:37:00Z">
        <w:r w:rsidR="00E64B63">
          <w:rPr>
            <w:rFonts w:ascii="Book Antiqua" w:hAnsi="Book Antiqua" w:cs="Times"/>
          </w:rPr>
          <w:t xml:space="preserve"> </w:t>
        </w:r>
      </w:ins>
      <w:ins w:id="1205"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206"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207" w:author="Pablo Blanco Peris" w:date="2017-05-28T13:39:00Z">
        <w:r w:rsidR="00E64B63">
          <w:rPr>
            <w:rFonts w:ascii="Book Antiqua" w:hAnsi="Book Antiqua" w:cs="Times"/>
          </w:rPr>
          <w:t xml:space="preserve"> </w:t>
        </w:r>
      </w:ins>
      <w:ins w:id="1208" w:author="Pablo Blanco Peris" w:date="2017-05-28T13:38:00Z">
        <w:r w:rsidR="00E64B63">
          <w:rPr>
            <w:rFonts w:ascii="Book Antiqua" w:hAnsi="Book Antiqua" w:cs="Times"/>
          </w:rPr>
          <w:t xml:space="preserve">Las imágenes de abajo son las resultantes de la mezcla de las dos </w:t>
        </w:r>
      </w:ins>
      <w:ins w:id="1209" w:author="Pablo Blanco Peris" w:date="2017-05-28T13:39:00Z">
        <w:r w:rsidR="00E64B63">
          <w:rPr>
            <w:rFonts w:ascii="Book Antiqua" w:hAnsi="Book Antiqua" w:cs="Times"/>
          </w:rPr>
          <w:t>imágenes</w:t>
        </w:r>
      </w:ins>
      <w:ins w:id="1210" w:author="Pablo Blanco Peris" w:date="2017-05-28T13:38:00Z">
        <w:r w:rsidR="00E64B63">
          <w:rPr>
            <w:rFonts w:ascii="Book Antiqua" w:hAnsi="Book Antiqua" w:cs="Times"/>
          </w:rPr>
          <w:t xml:space="preserve"> </w:t>
        </w:r>
      </w:ins>
      <w:ins w:id="1211" w:author="Pablo Blanco Peris" w:date="2017-05-28T13:39:00Z">
        <w:r w:rsidR="00E64B63">
          <w:rPr>
            <w:rFonts w:ascii="Book Antiqua" w:hAnsi="Book Antiqua" w:cs="Times"/>
          </w:rPr>
          <w:t>superiores.</w:t>
        </w:r>
      </w:ins>
    </w:p>
    <w:p w14:paraId="2DD75A9D" w14:textId="77777777" w:rsidR="00F60594" w:rsidRDefault="00F60594">
      <w:pPr>
        <w:jc w:val="both"/>
        <w:rPr>
          <w:ins w:id="1212" w:author="Pablo Blanco Peris" w:date="2017-05-28T13:25:00Z"/>
          <w:rFonts w:ascii="Book Antiqua" w:hAnsi="Book Antiqua" w:cs="Times"/>
        </w:rPr>
        <w:pPrChange w:id="1213" w:author="Pablo Blanco Peris" w:date="2017-05-24T17:59:00Z">
          <w:pPr/>
        </w:pPrChange>
      </w:pPr>
    </w:p>
    <w:p w14:paraId="39BC0CCE" w14:textId="77777777" w:rsidR="00F60594" w:rsidRDefault="00F60594">
      <w:pPr>
        <w:jc w:val="both"/>
        <w:rPr>
          <w:ins w:id="1214" w:author="Pablo Blanco Peris" w:date="2017-05-28T13:25:00Z"/>
          <w:rFonts w:ascii="Book Antiqua" w:hAnsi="Book Antiqua" w:cs="Times"/>
        </w:rPr>
        <w:pPrChange w:id="1215" w:author="Pablo Blanco Peris" w:date="2017-05-24T17:59:00Z">
          <w:pPr/>
        </w:pPrChange>
      </w:pPr>
    </w:p>
    <w:p w14:paraId="1863F737" w14:textId="6B4343AE" w:rsidR="00F4745A" w:rsidRPr="00F4745A" w:rsidRDefault="00AE3628">
      <w:pPr>
        <w:jc w:val="both"/>
        <w:rPr>
          <w:rFonts w:ascii="Book Antiqua" w:hAnsi="Book Antiqua" w:cs="Times"/>
        </w:rPr>
        <w:pPrChange w:id="1216" w:author="Pablo Blanco Peris" w:date="2017-05-24T17:59:00Z">
          <w:pPr/>
        </w:pPrChange>
      </w:pPr>
      <w:ins w:id="1217" w:author="Pablo Blanco Peris" w:date="2017-05-28T13:26:00Z">
        <w:r w:rsidRPr="00AE3628">
          <w:rPr>
            <w:rFonts w:ascii="Book Antiqua" w:hAnsi="Book Antiqua" w:cs="Times"/>
            <w:noProof/>
            <w:lang w:val="es-ES_tradnl" w:eastAsia="es-ES_tradnl"/>
            <w:rPrChange w:id="1218" w:author="Unknown">
              <w:rPr>
                <w:noProof/>
                <w:lang w:val="es-ES_tradnl" w:eastAsia="es-ES_tradnl"/>
              </w:rPr>
            </w:rPrChange>
          </w:rPr>
          <w:lastRenderedPageBreak/>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652520"/>
                      </a:xfrm>
                      <a:prstGeom prst="rect">
                        <a:avLst/>
                      </a:prstGeom>
                    </pic:spPr>
                  </pic:pic>
                </a:graphicData>
              </a:graphic>
            </wp:inline>
          </w:drawing>
        </w:r>
      </w:ins>
      <w:del w:id="1219"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220" w:author="Pablo Blanco Peris" w:date="2017-05-28T13:30:00Z"/>
          <w:iCs/>
        </w:rPr>
      </w:pPr>
      <w:ins w:id="1221" w:author="Pablo Blanco Peris" w:date="2017-05-28T13:30:00Z">
        <w:r>
          <w:rPr>
            <w:iCs/>
          </w:rPr>
          <w:tab/>
        </w:r>
      </w:ins>
    </w:p>
    <w:p w14:paraId="12B5A4BC" w14:textId="76673B92" w:rsidR="005006D7" w:rsidRPr="008B6AE5" w:rsidRDefault="005006D7" w:rsidP="005006D7">
      <w:pPr>
        <w:jc w:val="center"/>
        <w:rPr>
          <w:ins w:id="1222" w:author="Pablo Blanco Peris" w:date="2017-05-28T13:30:00Z"/>
          <w:rFonts w:ascii="Book Antiqua" w:hAnsi="Book Antiqua" w:cs="Times"/>
          <w:i/>
          <w:sz w:val="20"/>
        </w:rPr>
      </w:pPr>
      <w:ins w:id="1223" w:author="Pablo Blanco Peris" w:date="2017-05-28T13:30:00Z">
        <w:r w:rsidRPr="008B6AE5">
          <w:rPr>
            <w:rFonts w:ascii="Book Antiqua" w:hAnsi="Book Antiqua" w:cs="Times"/>
            <w:i/>
            <w:sz w:val="20"/>
          </w:rPr>
          <w:t xml:space="preserve">Figura </w:t>
        </w:r>
        <w:r>
          <w:rPr>
            <w:rFonts w:ascii="Book Antiqua" w:hAnsi="Book Antiqua" w:cs="Times"/>
            <w:i/>
            <w:sz w:val="20"/>
          </w:rPr>
          <w:t xml:space="preserve">3.5: Ejemplo de </w:t>
        </w:r>
      </w:ins>
      <w:ins w:id="1224" w:author="Pablo Blanco Peris" w:date="2017-05-28T13:32:00Z">
        <w:r w:rsidR="004253C9">
          <w:rPr>
            <w:rFonts w:ascii="Book Antiqua" w:hAnsi="Book Antiqua" w:cs="Times"/>
            <w:i/>
            <w:sz w:val="20"/>
          </w:rPr>
          <w:t xml:space="preserve">empalme de imágenes obtenidas del </w:t>
        </w:r>
        <w:proofErr w:type="spellStart"/>
        <w:r w:rsidR="004253C9">
          <w:rPr>
            <w:rFonts w:ascii="Book Antiqua" w:hAnsi="Book Antiqua" w:cs="Times"/>
            <w:i/>
            <w:sz w:val="20"/>
          </w:rPr>
          <w:t>Dataset</w:t>
        </w:r>
        <w:proofErr w:type="spellEnd"/>
        <w:r w:rsidR="004253C9">
          <w:rPr>
            <w:rFonts w:ascii="Book Antiqua" w:hAnsi="Book Antiqua" w:cs="Times"/>
            <w:i/>
            <w:sz w:val="20"/>
          </w:rPr>
          <w:t xml:space="preserve"> CASIA TIDE V2.0.</w:t>
        </w:r>
      </w:ins>
    </w:p>
    <w:p w14:paraId="4E0FAC9B" w14:textId="33C11E56" w:rsidR="00A33B5E" w:rsidRDefault="00A33B5E">
      <w:pPr>
        <w:pStyle w:val="Estilo12ptPrimeralnea05cm"/>
        <w:tabs>
          <w:tab w:val="left" w:pos="1849"/>
        </w:tabs>
        <w:rPr>
          <w:iCs/>
          <w:szCs w:val="24"/>
        </w:rPr>
        <w:pPrChange w:id="1225"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1226" w:author="Pablo Blanco Peris" w:date="2017-05-24T19:15:00Z"/>
          <w:bCs/>
          <w:smallCaps w:val="0"/>
        </w:rPr>
      </w:pPr>
      <w:bookmarkStart w:id="1227" w:name="_Toc483414159"/>
      <w:r>
        <w:rPr>
          <w:bCs/>
          <w:smallCaps w:val="0"/>
        </w:rPr>
        <w:lastRenderedPageBreak/>
        <w:t>TÉCNICAS DE IDENTIFICACIÓN DE MANIPULACIONES DE IMÁGENES DIGITALES</w:t>
      </w:r>
      <w:bookmarkEnd w:id="1227"/>
    </w:p>
    <w:p w14:paraId="150F269C" w14:textId="77777777" w:rsidR="001B0516" w:rsidRDefault="001B0516">
      <w:pPr>
        <w:rPr>
          <w:ins w:id="1228" w:author="Pablo Blanco Peris" w:date="2017-05-24T19:15:00Z"/>
        </w:rPr>
        <w:pPrChange w:id="1229" w:author="Pablo Blanco Peris" w:date="2017-05-24T19:15:00Z">
          <w:pPr>
            <w:pStyle w:val="Ttulo1"/>
            <w:numPr>
              <w:numId w:val="19"/>
            </w:numPr>
            <w:ind w:left="284" w:hanging="284"/>
          </w:pPr>
        </w:pPrChange>
      </w:pPr>
    </w:p>
    <w:p w14:paraId="15722253" w14:textId="4CA9379A" w:rsidR="001B0516" w:rsidRDefault="001B0516">
      <w:pPr>
        <w:jc w:val="both"/>
        <w:rPr>
          <w:ins w:id="1230" w:author="Pablo Blanco Peris" w:date="2017-05-24T19:17:00Z"/>
          <w:rFonts w:cs="Times"/>
        </w:rPr>
        <w:pPrChange w:id="1231" w:author="Pablo Blanco Peris" w:date="2017-05-24T19:15:00Z">
          <w:pPr>
            <w:pStyle w:val="Ttulo1"/>
            <w:numPr>
              <w:numId w:val="19"/>
            </w:numPr>
            <w:ind w:left="284" w:hanging="284"/>
          </w:pPr>
        </w:pPrChange>
      </w:pPr>
      <w:ins w:id="1232" w:author="Pablo Blanco Peris" w:date="2017-05-24T19:15:00Z">
        <w:r>
          <w:rPr>
            <w:rFonts w:ascii="Book Antiqua" w:hAnsi="Book Antiqua" w:cs="Times"/>
          </w:rPr>
          <w:t>Desafortunadamente hoy en día existe mucha facilidad a la hora de manipular contenido multimedia</w:t>
        </w:r>
      </w:ins>
      <w:ins w:id="1233"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234" w:author="Pablo Blanco Peris" w:date="2017-05-24T19:19:00Z"/>
          <w:rFonts w:cs="Times"/>
        </w:rPr>
        <w:pPrChange w:id="1235" w:author="Pablo Blanco Peris" w:date="2017-05-24T19:15:00Z">
          <w:pPr>
            <w:pStyle w:val="Ttulo1"/>
            <w:numPr>
              <w:numId w:val="19"/>
            </w:numPr>
            <w:ind w:left="284" w:hanging="284"/>
          </w:pPr>
        </w:pPrChange>
      </w:pPr>
      <w:ins w:id="1236" w:author="Pablo Blanco Peris" w:date="2017-05-24T19:18:00Z">
        <w:r>
          <w:rPr>
            <w:rFonts w:ascii="Book Antiqua" w:hAnsi="Book Antiqua" w:cs="Times"/>
          </w:rPr>
          <w:t xml:space="preserve">Este hecho tuvo como consecuencia el interés de muchos investigadores </w:t>
        </w:r>
      </w:ins>
      <w:ins w:id="1237"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238" w:author="Pablo Blanco Peris" w:date="2017-05-24T19:23:00Z"/>
          <w:rFonts w:cs="Times"/>
        </w:rPr>
        <w:pPrChange w:id="1239" w:author="Pablo Blanco Peris" w:date="2017-05-24T19:15:00Z">
          <w:pPr>
            <w:pStyle w:val="Ttulo1"/>
            <w:numPr>
              <w:numId w:val="19"/>
            </w:numPr>
            <w:ind w:left="284" w:hanging="284"/>
          </w:pPr>
        </w:pPrChange>
      </w:pPr>
      <w:ins w:id="1240" w:author="Pablo Blanco Peris" w:date="2017-05-24T19:19:00Z">
        <w:r>
          <w:rPr>
            <w:rFonts w:ascii="Book Antiqua" w:hAnsi="Book Antiqua" w:cs="Times"/>
          </w:rPr>
          <w:t xml:space="preserve">Desde entonces, una gran cantidad de algoritmos han sido desarrollados, analizados y probados con </w:t>
        </w:r>
      </w:ins>
      <w:ins w:id="1241" w:author="Pablo Blanco Peris" w:date="2017-05-24T19:20:00Z">
        <w:r>
          <w:rPr>
            <w:rFonts w:ascii="Book Antiqua" w:hAnsi="Book Antiqua" w:cs="Times"/>
          </w:rPr>
          <w:t>intención</w:t>
        </w:r>
      </w:ins>
      <w:ins w:id="1242" w:author="Pablo Blanco Peris" w:date="2017-05-24T19:19:00Z">
        <w:r>
          <w:rPr>
            <w:rFonts w:ascii="Book Antiqua" w:hAnsi="Book Antiqua" w:cs="Times"/>
          </w:rPr>
          <w:t xml:space="preserve"> </w:t>
        </w:r>
      </w:ins>
      <w:ins w:id="1243" w:author="Pablo Blanco Peris" w:date="2017-05-24T19:20:00Z">
        <w:r>
          <w:rPr>
            <w:rFonts w:ascii="Book Antiqua" w:hAnsi="Book Antiqua" w:cs="Times"/>
          </w:rPr>
          <w:t xml:space="preserve">de </w:t>
        </w:r>
      </w:ins>
      <w:ins w:id="1244" w:author="Pablo Blanco Peris" w:date="2017-05-24T19:22:00Z">
        <w:r w:rsidR="00352FC9">
          <w:rPr>
            <w:rFonts w:ascii="Book Antiqua" w:hAnsi="Book Antiqua" w:cs="Times"/>
          </w:rPr>
          <w:t xml:space="preserve">verificar la integridad de las </w:t>
        </w:r>
      </w:ins>
      <w:ins w:id="1245" w:author="Pablo Blanco Peris" w:date="2017-05-24T19:23:00Z">
        <w:r w:rsidR="00352FC9">
          <w:rPr>
            <w:rFonts w:ascii="Book Antiqua" w:hAnsi="Book Antiqua" w:cs="Times"/>
          </w:rPr>
          <w:t>imágenes</w:t>
        </w:r>
      </w:ins>
      <w:ins w:id="1246" w:author="Pablo Blanco Peris" w:date="2017-05-24T19:22:00Z">
        <w:r w:rsidR="00352FC9">
          <w:rPr>
            <w:rFonts w:ascii="Book Antiqua" w:hAnsi="Book Antiqua" w:cs="Times"/>
          </w:rPr>
          <w:t xml:space="preserve"> </w:t>
        </w:r>
      </w:ins>
      <w:ins w:id="1247" w:author="Pablo Blanco Peris" w:date="2017-05-24T19:23:00Z">
        <w:r w:rsidR="00352FC9">
          <w:rPr>
            <w:rFonts w:ascii="Book Antiqua" w:hAnsi="Book Antiqua" w:cs="Times"/>
          </w:rPr>
          <w:t>digitales a día de hoy.</w:t>
        </w:r>
      </w:ins>
    </w:p>
    <w:p w14:paraId="0C5DC064" w14:textId="77777777" w:rsidR="00352FC9" w:rsidRDefault="00352FC9">
      <w:pPr>
        <w:jc w:val="both"/>
        <w:rPr>
          <w:ins w:id="1248" w:author="Pablo Blanco Peris" w:date="2017-05-24T19:23:00Z"/>
          <w:rFonts w:cs="Times"/>
        </w:rPr>
        <w:pPrChange w:id="1249" w:author="Pablo Blanco Peris" w:date="2017-05-24T19:15:00Z">
          <w:pPr>
            <w:pStyle w:val="Ttulo1"/>
            <w:numPr>
              <w:numId w:val="19"/>
            </w:numPr>
            <w:ind w:left="284" w:hanging="284"/>
          </w:pPr>
        </w:pPrChange>
      </w:pPr>
    </w:p>
    <w:p w14:paraId="03AA6EFC" w14:textId="1F09CD0B" w:rsidR="00352FC9" w:rsidRDefault="00352FC9">
      <w:pPr>
        <w:jc w:val="both"/>
        <w:rPr>
          <w:ins w:id="1250" w:author="Pablo Blanco Peris" w:date="2017-05-28T12:43:00Z"/>
          <w:rFonts w:cs="Times"/>
        </w:rPr>
        <w:pPrChange w:id="1251" w:author="Pablo Blanco Peris" w:date="2017-05-24T19:15:00Z">
          <w:pPr>
            <w:pStyle w:val="Ttulo1"/>
            <w:numPr>
              <w:numId w:val="19"/>
            </w:numPr>
            <w:ind w:left="284" w:hanging="284"/>
          </w:pPr>
        </w:pPrChange>
      </w:pPr>
      <w:ins w:id="1252" w:author="Pablo Blanco Peris" w:date="2017-05-24T19:23:00Z">
        <w:r>
          <w:rPr>
            <w:rFonts w:ascii="Book Antiqua" w:hAnsi="Book Antiqua" w:cs="Times"/>
          </w:rPr>
          <w:t xml:space="preserve">Debido a las diferentes técnicas de manipulación de imágenes, se han desarrollado diferentes </w:t>
        </w:r>
      </w:ins>
      <w:ins w:id="1253" w:author="Pablo Blanco Peris" w:date="2017-05-24T19:24:00Z">
        <w:r>
          <w:rPr>
            <w:rFonts w:ascii="Book Antiqua" w:hAnsi="Book Antiqua" w:cs="Times"/>
          </w:rPr>
          <w:t>métodos</w:t>
        </w:r>
      </w:ins>
      <w:ins w:id="1254" w:author="Pablo Blanco Peris" w:date="2017-05-24T19:23:00Z">
        <w:r>
          <w:rPr>
            <w:rFonts w:ascii="Book Antiqua" w:hAnsi="Book Antiqua" w:cs="Times"/>
          </w:rPr>
          <w:t xml:space="preserve"> </w:t>
        </w:r>
      </w:ins>
      <w:ins w:id="1255" w:author="Pablo Blanco Peris" w:date="2017-05-24T19:24:00Z">
        <w:r>
          <w:rPr>
            <w:rFonts w:ascii="Book Antiqua" w:hAnsi="Book Antiqua" w:cs="Times"/>
          </w:rPr>
          <w:t>de detección.</w:t>
        </w:r>
      </w:ins>
    </w:p>
    <w:p w14:paraId="199AF3F3" w14:textId="77777777" w:rsidR="00976DCE" w:rsidRDefault="00976DCE">
      <w:pPr>
        <w:jc w:val="both"/>
        <w:rPr>
          <w:ins w:id="1256" w:author="Pablo Blanco Peris" w:date="2017-05-28T12:43:00Z"/>
          <w:rFonts w:cs="Times"/>
        </w:rPr>
        <w:pPrChange w:id="1257" w:author="Pablo Blanco Peris" w:date="2017-05-24T19:15:00Z">
          <w:pPr>
            <w:pStyle w:val="Ttulo1"/>
            <w:numPr>
              <w:numId w:val="19"/>
            </w:numPr>
            <w:ind w:left="284" w:hanging="284"/>
          </w:pPr>
        </w:pPrChange>
      </w:pPr>
    </w:p>
    <w:p w14:paraId="688D7A7B" w14:textId="77777777" w:rsidR="00976DCE" w:rsidRDefault="00976DCE">
      <w:pPr>
        <w:jc w:val="both"/>
        <w:rPr>
          <w:ins w:id="1258" w:author="Pablo Blanco Peris" w:date="2017-05-28T12:43:00Z"/>
          <w:rFonts w:cs="Times"/>
        </w:rPr>
        <w:pPrChange w:id="1259" w:author="Pablo Blanco Peris" w:date="2017-05-24T19:15:00Z">
          <w:pPr>
            <w:pStyle w:val="Ttulo1"/>
            <w:numPr>
              <w:numId w:val="19"/>
            </w:numPr>
            <w:ind w:left="284" w:hanging="284"/>
          </w:pPr>
        </w:pPrChange>
      </w:pPr>
    </w:p>
    <w:p w14:paraId="06BD04E8" w14:textId="1D3D41BF" w:rsidR="00207E44" w:rsidRDefault="00976DCE">
      <w:pPr>
        <w:jc w:val="both"/>
        <w:rPr>
          <w:ins w:id="1260" w:author="Pablo Blanco Peris" w:date="2017-05-28T12:44:00Z"/>
          <w:rFonts w:cs="Times"/>
        </w:rPr>
        <w:pPrChange w:id="1261" w:author="Pablo Blanco Peris" w:date="2017-05-24T19:15:00Z">
          <w:pPr>
            <w:pStyle w:val="Ttulo1"/>
            <w:numPr>
              <w:numId w:val="19"/>
            </w:numPr>
            <w:ind w:left="284" w:hanging="284"/>
          </w:pPr>
        </w:pPrChange>
      </w:pPr>
      <w:ins w:id="1262"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263" w:author="Pablo Blanco Peris" w:date="2017-05-28T12:44:00Z">
        <w:r w:rsidR="00207E44">
          <w:rPr>
            <w:rFonts w:ascii="Book Antiqua" w:hAnsi="Book Antiqua" w:cs="Times"/>
          </w:rPr>
          <w:t xml:space="preserve"> de artículos</w:t>
        </w:r>
      </w:ins>
      <w:ins w:id="1264" w:author="Pablo Blanco Peris" w:date="2017-05-28T12:47:00Z">
        <w:r w:rsidR="00207E44">
          <w:rPr>
            <w:rFonts w:ascii="Book Antiqua" w:hAnsi="Book Antiqua" w:cs="Times"/>
          </w:rPr>
          <w:t xml:space="preserve"> basados en</w:t>
        </w:r>
      </w:ins>
      <w:ins w:id="1265" w:author="Pablo Blanco Peris" w:date="2017-05-28T12:44:00Z">
        <w:r w:rsidR="00207E44">
          <w:rPr>
            <w:rFonts w:ascii="Book Antiqua" w:hAnsi="Book Antiqua" w:cs="Times"/>
          </w:rPr>
          <w:t xml:space="preserve"> técnicas de identificación de imágenes manipuladas</w:t>
        </w:r>
      </w:ins>
      <w:ins w:id="1266" w:author="Pablo Blanco Peris" w:date="2017-05-28T12:45:00Z">
        <w:r w:rsidR="00207E44">
          <w:rPr>
            <w:rFonts w:ascii="Book Antiqua" w:hAnsi="Book Antiqua" w:cs="Times"/>
          </w:rPr>
          <w:t xml:space="preserve"> según </w:t>
        </w:r>
      </w:ins>
      <w:ins w:id="1267"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268" w:author="Pablo Blanco Peris" w:date="2017-05-28T12:46:00Z">
        <w:r w:rsidR="00207E44">
          <w:rPr>
            <w:rFonts w:ascii="Book Antiqua" w:hAnsi="Book Antiqua" w:cs="Times"/>
            <w:noProof/>
          </w:rPr>
          <w:t>[5]</w:t>
        </w:r>
        <w:r w:rsidR="00207E44">
          <w:rPr>
            <w:rFonts w:ascii="Book Antiqua" w:hAnsi="Book Antiqua" w:cs="Times"/>
          </w:rPr>
          <w:fldChar w:fldCharType="end"/>
        </w:r>
      </w:ins>
      <w:ins w:id="1269" w:author="Pablo Blanco Peris" w:date="2017-05-28T12:44:00Z">
        <w:r w:rsidR="00207E44">
          <w:rPr>
            <w:rFonts w:ascii="Book Antiqua" w:hAnsi="Book Antiqua" w:cs="Times"/>
          </w:rPr>
          <w:t>.</w:t>
        </w:r>
      </w:ins>
    </w:p>
    <w:p w14:paraId="23B18AE8" w14:textId="672F3435" w:rsidR="00207E44" w:rsidRDefault="00207E44">
      <w:pPr>
        <w:jc w:val="center"/>
        <w:rPr>
          <w:ins w:id="1270" w:author="Pablo Blanco Peris" w:date="2017-05-24T19:19:00Z"/>
          <w:rFonts w:cs="Times"/>
        </w:rPr>
        <w:pPrChange w:id="1271" w:author="Pablo Blanco Peris" w:date="2017-05-28T12:50:00Z">
          <w:pPr>
            <w:pStyle w:val="Ttulo1"/>
            <w:numPr>
              <w:numId w:val="19"/>
            </w:numPr>
            <w:ind w:left="284" w:hanging="284"/>
          </w:pPr>
        </w:pPrChange>
      </w:pPr>
      <w:ins w:id="1272" w:author="Pablo Blanco Peris" w:date="2017-05-28T12:45:00Z">
        <w:r w:rsidRPr="00207E44">
          <w:rPr>
            <w:rFonts w:cs="Times"/>
            <w:noProof/>
            <w:lang w:val="es-ES_tradnl" w:eastAsia="es-ES_tradnl"/>
            <w:rPrChange w:id="1273" w:author="Unknown">
              <w:rPr>
                <w:b w:val="0"/>
                <w:smallCaps w:val="0"/>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274" w:author="Pablo Blanco Peris" w:date="2017-05-24T19:15:00Z">
            <w:rPr>
              <w:bCs/>
              <w:smallCaps w:val="0"/>
            </w:rPr>
          </w:rPrChange>
        </w:rPr>
        <w:pPrChange w:id="1275"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1276" w:name="_Toc483414160"/>
      <w:r>
        <w:rPr>
          <w:bCs/>
          <w:sz w:val="30"/>
          <w:szCs w:val="28"/>
        </w:rPr>
        <w:t>Técnicas de identificación de manipulaciones copia-pega</w:t>
      </w:r>
      <w:bookmarkEnd w:id="1276"/>
    </w:p>
    <w:p w14:paraId="61715976" w14:textId="77777777" w:rsidR="00F30566" w:rsidRDefault="00F30566" w:rsidP="00F30566"/>
    <w:p w14:paraId="5A8FCEDB" w14:textId="77777777" w:rsidR="00194F2C" w:rsidRDefault="00194F2C">
      <w:pPr>
        <w:jc w:val="both"/>
        <w:rPr>
          <w:rFonts w:ascii="Book Antiqua" w:hAnsi="Book Antiqua" w:cs="Times"/>
        </w:rPr>
        <w:pPrChange w:id="1277"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278"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279"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280"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281" w:author="Pablo Blanco Peris" w:date="2017-05-28T12:46:00Z">
        <w:r w:rsidR="00207E44">
          <w:rPr>
            <w:rFonts w:ascii="Book Antiqua" w:hAnsi="Book Antiqua" w:cs="Times"/>
            <w:noProof/>
          </w:rPr>
          <w:t>[6]</w:t>
        </w:r>
      </w:ins>
      <w:del w:id="1282"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283"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284"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285"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286"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287" w:author="Pablo Blanco Peris" w:date="2017-05-24T17:58:00Z">
          <w:pPr/>
        </w:pPrChange>
      </w:pPr>
    </w:p>
    <w:p w14:paraId="406AE628" w14:textId="12D112A5" w:rsidR="00557814" w:rsidRDefault="00EF2372">
      <w:pPr>
        <w:jc w:val="both"/>
        <w:rPr>
          <w:rFonts w:ascii="Book Antiqua" w:hAnsi="Book Antiqua" w:cs="Times"/>
        </w:rPr>
        <w:pPrChange w:id="1288"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289"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290"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291" w:author="Pablo Blanco Peris" w:date="2017-05-28T12:46:00Z">
        <w:r w:rsidR="00207E44">
          <w:rPr>
            <w:rFonts w:ascii="Book Antiqua" w:hAnsi="Book Antiqua" w:cs="Times"/>
            <w:noProof/>
          </w:rPr>
          <w:t>[7]</w:t>
        </w:r>
      </w:ins>
      <w:del w:id="1292"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293"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294"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295"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296"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297" w:author="Pablo Blanco Peris" w:date="2017-05-28T13:38:00Z">
        <w:r w:rsidR="00E64B63">
          <w:rPr>
            <w:rFonts w:ascii="Book Antiqua" w:hAnsi="Book Antiqua" w:cs="Times"/>
            <w:noProof/>
            <w:lang w:val="es-ES_tradnl"/>
          </w:rPr>
          <w:t>[9]</w:t>
        </w:r>
      </w:ins>
      <w:del w:id="1298"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299"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300"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01"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302" w:author="Pablo Blanco Peris" w:date="2017-05-28T12:46:00Z">
        <w:r w:rsidR="00207E44">
          <w:rPr>
            <w:rFonts w:ascii="Book Antiqua" w:hAnsi="Book Antiqua"/>
            <w:noProof/>
          </w:rPr>
          <w:t>[7]</w:t>
        </w:r>
      </w:ins>
      <w:del w:id="1303"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304"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305"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306" w:author="Pablo Blanco Peris" w:date="2017-05-24T17:58:00Z">
            <w:rPr>
              <w:lang w:val="es-ES_tradnl" w:eastAsia="es-ES_tradnl"/>
            </w:rPr>
          </w:rPrChange>
        </w:rPr>
        <w:t>ω = 0.6</w:t>
      </w:r>
    </w:p>
    <w:p w14:paraId="244656BC" w14:textId="77777777" w:rsidR="00E24D15" w:rsidRDefault="00E24D15">
      <w:pPr>
        <w:pStyle w:val="Ttulo2"/>
        <w:rPr>
          <w:ins w:id="1307" w:author="Pablo Blanco Peris" w:date="2017-05-28T12:52:00Z"/>
          <w:bCs/>
          <w:sz w:val="30"/>
          <w:szCs w:val="28"/>
        </w:rPr>
      </w:pPr>
      <w:bookmarkStart w:id="1308" w:name="_Toc483414161"/>
    </w:p>
    <w:p w14:paraId="23129808" w14:textId="77777777" w:rsidR="00E24D15" w:rsidRPr="00DE7EEA" w:rsidRDefault="00E24D15">
      <w:pPr>
        <w:pStyle w:val="Ttulo2"/>
        <w:numPr>
          <w:ilvl w:val="1"/>
          <w:numId w:val="19"/>
        </w:numPr>
        <w:rPr>
          <w:ins w:id="1309" w:author="Pablo Blanco Peris" w:date="2017-05-28T12:52:00Z"/>
          <w:bCs/>
          <w:sz w:val="30"/>
          <w:szCs w:val="28"/>
        </w:rPr>
        <w:pPrChange w:id="1310" w:author="Pablo Blanco Peris" w:date="2017-05-28T12:52:00Z">
          <w:pPr>
            <w:pStyle w:val="Ttulo2"/>
            <w:numPr>
              <w:ilvl w:val="1"/>
              <w:numId w:val="35"/>
            </w:numPr>
            <w:ind w:left="792" w:hanging="432"/>
          </w:pPr>
        </w:pPrChange>
      </w:pPr>
      <w:ins w:id="1311" w:author="Pablo Blanco Peris" w:date="2017-05-28T12:52:00Z">
        <w:r>
          <w:rPr>
            <w:bCs/>
            <w:sz w:val="30"/>
            <w:szCs w:val="28"/>
          </w:rPr>
          <w:t>Técnicas de identificación de manipulaciones copia-pega</w:t>
        </w:r>
      </w:ins>
    </w:p>
    <w:p w14:paraId="20342B72" w14:textId="77777777" w:rsidR="00E24D15" w:rsidRDefault="00F30566">
      <w:pPr>
        <w:pStyle w:val="Ttulo2"/>
        <w:rPr>
          <w:ins w:id="1312" w:author="Pablo Blanco Peris" w:date="2017-05-28T12:52:00Z"/>
          <w:bCs/>
          <w:sz w:val="30"/>
          <w:szCs w:val="28"/>
        </w:rPr>
      </w:pPr>
      <w:del w:id="1313"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pPr>
        <w:pStyle w:val="Ttulo2"/>
        <w:rPr>
          <w:ins w:id="1314" w:author="Pablo Blanco Peris" w:date="2017-05-28T12:52:00Z"/>
          <w:bCs/>
          <w:sz w:val="30"/>
          <w:szCs w:val="28"/>
        </w:rPr>
      </w:pPr>
    </w:p>
    <w:p w14:paraId="6AF91289" w14:textId="15B776E0" w:rsidR="00F30566" w:rsidRPr="00DE7EEA" w:rsidDel="00E24D15" w:rsidRDefault="00F30566">
      <w:pPr>
        <w:pStyle w:val="Ttulo2"/>
        <w:rPr>
          <w:del w:id="1315" w:author="Pablo Blanco Peris" w:date="2017-05-28T12:53:00Z"/>
          <w:bCs/>
          <w:sz w:val="30"/>
          <w:szCs w:val="28"/>
        </w:rPr>
      </w:pPr>
      <w:del w:id="1316" w:author="Pablo Blanco Peris" w:date="2017-05-28T12:53:00Z">
        <w:r w:rsidRPr="00DE7EEA" w:rsidDel="00E24D15">
          <w:rPr>
            <w:bCs/>
            <w:sz w:val="30"/>
            <w:szCs w:val="28"/>
          </w:rPr>
          <w:delText>Integridad de imagen JPEG</w:delText>
        </w:r>
        <w:bookmarkEnd w:id="1308"/>
      </w:del>
    </w:p>
    <w:p w14:paraId="7049017C" w14:textId="701DC267" w:rsidR="00F30566" w:rsidRPr="00DE7EEA" w:rsidDel="00E24D15" w:rsidRDefault="00F30566" w:rsidP="00F30566">
      <w:pPr>
        <w:pStyle w:val="Ttulo2"/>
        <w:rPr>
          <w:del w:id="1317" w:author="Pablo Blanco Peris" w:date="2017-05-28T12:53:00Z"/>
          <w:bCs/>
          <w:sz w:val="30"/>
          <w:szCs w:val="28"/>
        </w:rPr>
      </w:pPr>
      <w:bookmarkStart w:id="1318" w:name="_Toc483414162"/>
      <w:del w:id="1319" w:author="Pablo Blanco Peris" w:date="2017-05-28T12:53:00Z">
        <w:r w:rsidRPr="00DE7EEA" w:rsidDel="00E24D15">
          <w:rPr>
            <w:bCs/>
            <w:sz w:val="30"/>
            <w:szCs w:val="28"/>
          </w:rPr>
          <w:delText>4.3 Otros formatos</w:delText>
        </w:r>
        <w:bookmarkEnd w:id="1318"/>
      </w:del>
    </w:p>
    <w:p w14:paraId="034D2986" w14:textId="6D521E8F" w:rsidR="005907EE" w:rsidDel="00E24D15" w:rsidRDefault="00F30566" w:rsidP="00F30566">
      <w:pPr>
        <w:rPr>
          <w:del w:id="1320" w:author="Pablo Blanco Peris" w:date="2017-05-28T12:53:00Z"/>
        </w:rPr>
      </w:pPr>
      <w:del w:id="1321" w:author="Pablo Blanco Peris" w:date="2017-05-28T12:53:00Z">
        <w:r w:rsidRPr="00DE7EEA" w:rsidDel="00E24D15">
          <w:rPr>
            <w:bCs/>
            <w:sz w:val="30"/>
            <w:szCs w:val="28"/>
          </w:rPr>
          <w:delText>4.4 Técnicas que emplean formato JPEG</w:delText>
        </w:r>
      </w:del>
    </w:p>
    <w:p w14:paraId="430CE745" w14:textId="37F573C6" w:rsidR="00F30566" w:rsidRPr="005907EE" w:rsidRDefault="00F30566" w:rsidP="00E24D15">
      <w:pPr>
        <w:pStyle w:val="Ttulo1"/>
        <w:numPr>
          <w:ilvl w:val="0"/>
          <w:numId w:val="35"/>
        </w:numPr>
        <w:ind w:left="284" w:hanging="284"/>
        <w:rPr>
          <w:bCs/>
          <w:smallCaps w:val="0"/>
        </w:rPr>
      </w:pPr>
      <w:bookmarkStart w:id="1322" w:name="_Toc483414163"/>
      <w:r w:rsidRPr="005907EE">
        <w:rPr>
          <w:bCs/>
          <w:smallCaps w:val="0"/>
        </w:rPr>
        <w:lastRenderedPageBreak/>
        <w:t>FORMATO COMPRESIÓN JPG</w:t>
      </w:r>
      <w:bookmarkEnd w:id="1322"/>
    </w:p>
    <w:p w14:paraId="61111097" w14:textId="77777777" w:rsidR="00F30566" w:rsidRDefault="00F30566" w:rsidP="00F30566"/>
    <w:p w14:paraId="66B6587B" w14:textId="77777777" w:rsidR="00F30566" w:rsidRPr="00DE7EEA" w:rsidRDefault="00F30566" w:rsidP="00F30566">
      <w:pPr>
        <w:pStyle w:val="Ttulo2"/>
        <w:rPr>
          <w:bCs/>
          <w:sz w:val="30"/>
          <w:szCs w:val="28"/>
        </w:rPr>
      </w:pPr>
      <w:bookmarkStart w:id="1323" w:name="_Toc483414164"/>
      <w:r w:rsidRPr="00DE7EEA">
        <w:rPr>
          <w:bCs/>
          <w:sz w:val="30"/>
          <w:szCs w:val="28"/>
        </w:rPr>
        <w:t>4.1 Estándar JPEG</w:t>
      </w:r>
      <w:bookmarkEnd w:id="1323"/>
    </w:p>
    <w:p w14:paraId="7C6D4889" w14:textId="77777777" w:rsidR="00F30566" w:rsidRDefault="00F30566" w:rsidP="00F30566"/>
    <w:p w14:paraId="0784B884"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61293C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1016053"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77777777" w:rsidR="00F30566" w:rsidRPr="00DE7EEA" w:rsidRDefault="00F30566" w:rsidP="00F30566">
      <w:pPr>
        <w:pStyle w:val="Ttulo2"/>
        <w:rPr>
          <w:bCs/>
          <w:sz w:val="30"/>
          <w:szCs w:val="28"/>
        </w:rPr>
      </w:pPr>
      <w:bookmarkStart w:id="1324" w:name="_Toc483414165"/>
      <w:r w:rsidRPr="00DE7EEA">
        <w:rPr>
          <w:bCs/>
          <w:sz w:val="30"/>
          <w:szCs w:val="28"/>
        </w:rPr>
        <w:t>4.2 Integridad de imagen JPEG</w:t>
      </w:r>
      <w:bookmarkEnd w:id="1324"/>
    </w:p>
    <w:p w14:paraId="3302452A" w14:textId="77777777" w:rsidR="00F30566" w:rsidRPr="00DE7EEA" w:rsidRDefault="00F30566" w:rsidP="00F30566">
      <w:pPr>
        <w:pStyle w:val="Ttulo2"/>
        <w:rPr>
          <w:bCs/>
          <w:sz w:val="30"/>
          <w:szCs w:val="28"/>
        </w:rPr>
      </w:pPr>
      <w:bookmarkStart w:id="1325" w:name="_Toc483414166"/>
      <w:r w:rsidRPr="00DE7EEA">
        <w:rPr>
          <w:bCs/>
          <w:sz w:val="30"/>
          <w:szCs w:val="28"/>
        </w:rPr>
        <w:t>4.3 Otros formatos</w:t>
      </w:r>
      <w:bookmarkEnd w:id="1325"/>
    </w:p>
    <w:p w14:paraId="7924350B" w14:textId="77777777" w:rsidR="00F30566" w:rsidRPr="00DE7EEA" w:rsidRDefault="00F30566" w:rsidP="00F30566">
      <w:pPr>
        <w:pStyle w:val="Ttulo2"/>
        <w:rPr>
          <w:bCs/>
          <w:sz w:val="30"/>
          <w:szCs w:val="28"/>
        </w:rPr>
      </w:pPr>
      <w:bookmarkStart w:id="1326" w:name="_Toc483414167"/>
      <w:r w:rsidRPr="00DE7EEA">
        <w:rPr>
          <w:bCs/>
          <w:sz w:val="30"/>
          <w:szCs w:val="28"/>
        </w:rPr>
        <w:t>4.4 Técnicas que emplean formato JPEG</w:t>
      </w:r>
      <w:bookmarkEnd w:id="1326"/>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E64B63" w:rsidDel="00AE5C11" w:rsidRDefault="00156A1D">
      <w:pPr>
        <w:pStyle w:val="Bibliografa1"/>
        <w:rPr>
          <w:del w:id="1327" w:author="Pablo Blanco Peris" w:date="2017-05-24T17:20:00Z"/>
          <w:rFonts w:ascii="Book Antiqua" w:hAnsi="Book Antiqua"/>
          <w:rPrChange w:id="1328" w:author="Pablo Blanco Peris" w:date="2017-05-28T13:38:00Z">
            <w:rPr>
              <w:del w:id="1329"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330" w:author="Pablo Blanco Peris" w:date="2017-05-24T17:20:00Z">
        <w:r w:rsidR="00843D83" w:rsidRPr="00E64B63" w:rsidDel="00AE5C11">
          <w:rPr>
            <w:rFonts w:ascii="Book Antiqua" w:hAnsi="Book Antiqua"/>
            <w:iCs w:val="0"/>
            <w:rPrChange w:id="1331" w:author="Pablo Blanco Peris" w:date="2017-05-28T13:38:00Z">
              <w:rPr>
                <w:iCs w:val="0"/>
              </w:rPr>
            </w:rPrChange>
          </w:rPr>
          <w:delText>[1]</w:delText>
        </w:r>
        <w:r w:rsidR="00843D83" w:rsidRPr="00E64B63" w:rsidDel="00AE5C11">
          <w:rPr>
            <w:rFonts w:ascii="Book Antiqua" w:hAnsi="Book Antiqua"/>
            <w:iCs w:val="0"/>
            <w:rPrChange w:id="1332"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1333" w:author="Pablo Blanco Peris" w:date="2017-05-24T17:20:00Z"/>
          <w:rFonts w:ascii="Book Antiqua" w:hAnsi="Book Antiqua"/>
          <w:rPrChange w:id="1334" w:author="Pablo Blanco Peris" w:date="2017-05-28T13:38:00Z">
            <w:rPr>
              <w:del w:id="1335" w:author="Pablo Blanco Peris" w:date="2017-05-24T17:20:00Z"/>
            </w:rPr>
          </w:rPrChange>
        </w:rPr>
      </w:pPr>
      <w:del w:id="1336" w:author="Pablo Blanco Peris" w:date="2017-05-24T17:20:00Z">
        <w:r w:rsidRPr="00E64B63" w:rsidDel="00AE5C11">
          <w:rPr>
            <w:rFonts w:ascii="Book Antiqua" w:hAnsi="Book Antiqua"/>
            <w:iCs w:val="0"/>
            <w:rPrChange w:id="1337" w:author="Pablo Blanco Peris" w:date="2017-05-28T13:38:00Z">
              <w:rPr>
                <w:iCs w:val="0"/>
              </w:rPr>
            </w:rPrChange>
          </w:rPr>
          <w:delText>[2]</w:delText>
        </w:r>
        <w:r w:rsidRPr="00E64B63" w:rsidDel="00AE5C11">
          <w:rPr>
            <w:rFonts w:ascii="Book Antiqua" w:hAnsi="Book Antiqua"/>
            <w:iCs w:val="0"/>
            <w:rPrChange w:id="1338" w:author="Pablo Blanco Peris" w:date="2017-05-28T13:38:00Z">
              <w:rPr>
                <w:iCs w:val="0"/>
              </w:rPr>
            </w:rPrChange>
          </w:rPr>
          <w:tab/>
          <w:delText xml:space="preserve">Q. Liu </w:delText>
        </w:r>
        <w:r w:rsidRPr="00E64B63" w:rsidDel="00AE5C11">
          <w:rPr>
            <w:rFonts w:ascii="Book Antiqua" w:hAnsi="Book Antiqua"/>
            <w:i/>
            <w:iCs w:val="0"/>
            <w:rPrChange w:id="1339" w:author="Pablo Blanco Peris" w:date="2017-05-28T13:38:00Z">
              <w:rPr>
                <w:i/>
                <w:iCs w:val="0"/>
              </w:rPr>
            </w:rPrChange>
          </w:rPr>
          <w:delText>et al.</w:delText>
        </w:r>
        <w:r w:rsidRPr="00E64B63" w:rsidDel="00AE5C11">
          <w:rPr>
            <w:rFonts w:ascii="Book Antiqua" w:hAnsi="Book Antiqua"/>
            <w:iCs w:val="0"/>
            <w:rPrChange w:id="1340"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1341" w:author="Pablo Blanco Peris" w:date="2017-05-28T13:38:00Z">
              <w:rPr>
                <w:i/>
                <w:iCs w:val="0"/>
              </w:rPr>
            </w:rPrChange>
          </w:rPr>
          <w:delText>Appl. Intell.</w:delText>
        </w:r>
        <w:r w:rsidRPr="00E64B63" w:rsidDel="00AE5C11">
          <w:rPr>
            <w:rFonts w:ascii="Book Antiqua" w:hAnsi="Book Antiqua"/>
            <w:iCs w:val="0"/>
            <w:rPrChange w:id="1342" w:author="Pablo Blanco Peris" w:date="2017-05-28T13:38:00Z">
              <w:rPr>
                <w:iCs w:val="0"/>
              </w:rPr>
            </w:rPrChange>
          </w:rPr>
          <w:delText>, vol. 39, n.</w:delText>
        </w:r>
        <w:r w:rsidRPr="00E64B63" w:rsidDel="00AE5C11">
          <w:rPr>
            <w:rFonts w:ascii="Book Antiqua" w:hAnsi="Book Antiqua"/>
            <w:iCs w:val="0"/>
            <w:vertAlign w:val="superscript"/>
            <w:rPrChange w:id="1343" w:author="Pablo Blanco Peris" w:date="2017-05-28T13:38:00Z">
              <w:rPr>
                <w:iCs w:val="0"/>
                <w:vertAlign w:val="superscript"/>
              </w:rPr>
            </w:rPrChange>
          </w:rPr>
          <w:delText>o</w:delText>
        </w:r>
        <w:r w:rsidRPr="00E64B63" w:rsidDel="00AE5C11">
          <w:rPr>
            <w:rFonts w:ascii="Book Antiqua" w:hAnsi="Book Antiqua"/>
            <w:iCs w:val="0"/>
            <w:rPrChange w:id="1344"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1345" w:author="Pablo Blanco Peris" w:date="2017-05-24T17:20:00Z"/>
          <w:rFonts w:ascii="Book Antiqua" w:hAnsi="Book Antiqua"/>
          <w:rPrChange w:id="1346" w:author="Pablo Blanco Peris" w:date="2017-05-28T13:38:00Z">
            <w:rPr>
              <w:del w:id="1347" w:author="Pablo Blanco Peris" w:date="2017-05-24T17:20:00Z"/>
            </w:rPr>
          </w:rPrChange>
        </w:rPr>
      </w:pPr>
      <w:del w:id="1348" w:author="Pablo Blanco Peris" w:date="2017-05-24T17:20:00Z">
        <w:r w:rsidRPr="00E64B63" w:rsidDel="00AE5C11">
          <w:rPr>
            <w:rFonts w:ascii="Book Antiqua" w:hAnsi="Book Antiqua"/>
            <w:iCs w:val="0"/>
            <w:rPrChange w:id="1349" w:author="Pablo Blanco Peris" w:date="2017-05-28T13:38:00Z">
              <w:rPr>
                <w:iCs w:val="0"/>
              </w:rPr>
            </w:rPrChange>
          </w:rPr>
          <w:delText>[3]</w:delText>
        </w:r>
        <w:r w:rsidRPr="00E64B63" w:rsidDel="00AE5C11">
          <w:rPr>
            <w:rFonts w:ascii="Book Antiqua" w:hAnsi="Book Antiqua"/>
            <w:iCs w:val="0"/>
            <w:rPrChange w:id="1350"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1351" w:author="Pablo Blanco Peris" w:date="2017-05-28T13:38:00Z">
              <w:rPr>
                <w:i/>
                <w:iCs w:val="0"/>
              </w:rPr>
            </w:rPrChange>
          </w:rPr>
          <w:delText>Pattern Recogn</w:delText>
        </w:r>
        <w:r w:rsidRPr="00E64B63" w:rsidDel="00AE5C11">
          <w:rPr>
            <w:rFonts w:ascii="Book Antiqua" w:hAnsi="Book Antiqua"/>
            <w:iCs w:val="0"/>
            <w:rPrChange w:id="1352" w:author="Pablo Blanco Peris" w:date="2017-05-28T13:38:00Z">
              <w:rPr>
                <w:iCs w:val="0"/>
              </w:rPr>
            </w:rPrChange>
          </w:rPr>
          <w:delText>, vol. 38, n.</w:delText>
        </w:r>
        <w:r w:rsidRPr="00E64B63" w:rsidDel="00AE5C11">
          <w:rPr>
            <w:rFonts w:ascii="Book Antiqua" w:hAnsi="Book Antiqua"/>
            <w:iCs w:val="0"/>
            <w:vertAlign w:val="superscript"/>
            <w:rPrChange w:id="1353" w:author="Pablo Blanco Peris" w:date="2017-05-28T13:38:00Z">
              <w:rPr>
                <w:iCs w:val="0"/>
                <w:vertAlign w:val="superscript"/>
              </w:rPr>
            </w:rPrChange>
          </w:rPr>
          <w:delText>o</w:delText>
        </w:r>
        <w:r w:rsidRPr="00E64B63" w:rsidDel="00AE5C11">
          <w:rPr>
            <w:rFonts w:ascii="Book Antiqua" w:hAnsi="Book Antiqua"/>
            <w:iCs w:val="0"/>
            <w:rPrChange w:id="1354"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1355" w:author="Pablo Blanco Peris" w:date="2017-05-24T17:20:00Z"/>
          <w:rFonts w:ascii="Book Antiqua" w:hAnsi="Book Antiqua"/>
          <w:rPrChange w:id="1356" w:author="Pablo Blanco Peris" w:date="2017-05-28T13:38:00Z">
            <w:rPr>
              <w:del w:id="1357" w:author="Pablo Blanco Peris" w:date="2017-05-24T17:20:00Z"/>
            </w:rPr>
          </w:rPrChange>
        </w:rPr>
      </w:pPr>
      <w:del w:id="1358" w:author="Pablo Blanco Peris" w:date="2017-05-24T17:20:00Z">
        <w:r w:rsidRPr="00E64B63" w:rsidDel="00AE5C11">
          <w:rPr>
            <w:rFonts w:ascii="Book Antiqua" w:hAnsi="Book Antiqua"/>
            <w:iCs w:val="0"/>
            <w:rPrChange w:id="1359" w:author="Pablo Blanco Peris" w:date="2017-05-28T13:38:00Z">
              <w:rPr>
                <w:iCs w:val="0"/>
              </w:rPr>
            </w:rPrChange>
          </w:rPr>
          <w:delText>[4]</w:delText>
        </w:r>
        <w:r w:rsidRPr="00E64B63" w:rsidDel="00AE5C11">
          <w:rPr>
            <w:rFonts w:ascii="Book Antiqua" w:hAnsi="Book Antiqua"/>
            <w:iCs w:val="0"/>
            <w:rPrChange w:id="1360" w:author="Pablo Blanco Peris" w:date="2017-05-28T13:38:00Z">
              <w:rPr>
                <w:iCs w:val="0"/>
              </w:rPr>
            </w:rPrChange>
          </w:rPr>
          <w:tab/>
          <w:delText xml:space="preserve">C. L. Lai y Y. S. Chen, </w:delText>
        </w:r>
        <w:r w:rsidRPr="00E64B63" w:rsidDel="00AE5C11">
          <w:rPr>
            <w:rFonts w:ascii="Book Antiqua" w:hAnsi="Book Antiqua"/>
            <w:i/>
            <w:iCs w:val="0"/>
            <w:rPrChange w:id="1361" w:author="Pablo Blanco Peris" w:date="2017-05-28T13:38:00Z">
              <w:rPr>
                <w:i/>
                <w:iCs w:val="0"/>
              </w:rPr>
            </w:rPrChange>
          </w:rPr>
          <w:delText>2009 Int. Conf. Mach. Learn. Cybern.</w:delText>
        </w:r>
        <w:r w:rsidRPr="00E64B63" w:rsidDel="00AE5C11">
          <w:rPr>
            <w:rFonts w:ascii="Book Antiqua" w:hAnsi="Book Antiqua"/>
            <w:iCs w:val="0"/>
            <w:rPrChange w:id="1362"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1363" w:author="Pablo Blanco Peris" w:date="2017-05-24T17:20:00Z"/>
          <w:rFonts w:ascii="Book Antiqua" w:hAnsi="Book Antiqua"/>
          <w:rPrChange w:id="1364" w:author="Pablo Blanco Peris" w:date="2017-05-28T13:38:00Z">
            <w:rPr>
              <w:del w:id="1365" w:author="Pablo Blanco Peris" w:date="2017-05-24T17:20:00Z"/>
            </w:rPr>
          </w:rPrChange>
        </w:rPr>
      </w:pPr>
      <w:del w:id="1366" w:author="Pablo Blanco Peris" w:date="2017-05-24T17:20:00Z">
        <w:r w:rsidRPr="00E64B63" w:rsidDel="00AE5C11">
          <w:rPr>
            <w:rFonts w:ascii="Book Antiqua" w:hAnsi="Book Antiqua"/>
            <w:iCs w:val="0"/>
            <w:rPrChange w:id="1367" w:author="Pablo Blanco Peris" w:date="2017-05-28T13:38:00Z">
              <w:rPr>
                <w:iCs w:val="0"/>
              </w:rPr>
            </w:rPrChange>
          </w:rPr>
          <w:delText>[5]</w:delText>
        </w:r>
        <w:r w:rsidRPr="00E64B63" w:rsidDel="00AE5C11">
          <w:rPr>
            <w:rFonts w:ascii="Book Antiqua" w:hAnsi="Book Antiqua"/>
            <w:iCs w:val="0"/>
            <w:rPrChange w:id="1368"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1369" w:author="Pablo Blanco Peris" w:date="2017-05-28T13:38:00Z">
              <w:rPr>
                <w:i/>
                <w:iCs w:val="0"/>
              </w:rPr>
            </w:rPrChange>
          </w:rPr>
          <w:delText>Signal Process. Image Commun.</w:delText>
        </w:r>
        <w:r w:rsidRPr="00E64B63" w:rsidDel="00AE5C11">
          <w:rPr>
            <w:rFonts w:ascii="Book Antiqua" w:hAnsi="Book Antiqua"/>
            <w:iCs w:val="0"/>
            <w:rPrChange w:id="1370"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1371" w:author="Pablo Blanco Peris" w:date="2017-05-24T17:20:00Z"/>
          <w:rFonts w:ascii="Book Antiqua" w:hAnsi="Book Antiqua"/>
          <w:rPrChange w:id="1372" w:author="Pablo Blanco Peris" w:date="2017-05-28T13:38:00Z">
            <w:rPr>
              <w:del w:id="1373" w:author="Pablo Blanco Peris" w:date="2017-05-24T17:20:00Z"/>
            </w:rPr>
          </w:rPrChange>
        </w:rPr>
      </w:pPr>
      <w:del w:id="1374" w:author="Pablo Blanco Peris" w:date="2017-05-24T17:20:00Z">
        <w:r w:rsidRPr="00E64B63" w:rsidDel="00AE5C11">
          <w:rPr>
            <w:rFonts w:ascii="Book Antiqua" w:hAnsi="Book Antiqua"/>
            <w:iCs w:val="0"/>
            <w:rPrChange w:id="1375" w:author="Pablo Blanco Peris" w:date="2017-05-28T13:38:00Z">
              <w:rPr>
                <w:iCs w:val="0"/>
              </w:rPr>
            </w:rPrChange>
          </w:rPr>
          <w:delText>[6]</w:delText>
        </w:r>
        <w:r w:rsidRPr="00E64B63" w:rsidDel="00AE5C11">
          <w:rPr>
            <w:rFonts w:ascii="Book Antiqua" w:hAnsi="Book Antiqua"/>
            <w:iCs w:val="0"/>
            <w:rPrChange w:id="1376"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1377"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1378"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1379" w:author="Pablo Blanco Peris" w:date="2017-05-24T17:20:00Z"/>
          <w:rFonts w:ascii="Book Antiqua" w:hAnsi="Book Antiqua"/>
          <w:rPrChange w:id="1380" w:author="Pablo Blanco Peris" w:date="2017-05-28T13:38:00Z">
            <w:rPr>
              <w:del w:id="1381" w:author="Pablo Blanco Peris" w:date="2017-05-24T17:20:00Z"/>
            </w:rPr>
          </w:rPrChange>
        </w:rPr>
      </w:pPr>
      <w:del w:id="1382" w:author="Pablo Blanco Peris" w:date="2017-05-24T17:20:00Z">
        <w:r w:rsidRPr="00E64B63" w:rsidDel="00AE5C11">
          <w:rPr>
            <w:rFonts w:ascii="Book Antiqua" w:hAnsi="Book Antiqua"/>
            <w:iCs w:val="0"/>
            <w:rPrChange w:id="1383" w:author="Pablo Blanco Peris" w:date="2017-05-28T13:38:00Z">
              <w:rPr>
                <w:iCs w:val="0"/>
              </w:rPr>
            </w:rPrChange>
          </w:rPr>
          <w:delText>[7]</w:delText>
        </w:r>
        <w:r w:rsidRPr="00E64B63" w:rsidDel="00AE5C11">
          <w:rPr>
            <w:rFonts w:ascii="Book Antiqua" w:hAnsi="Book Antiqua"/>
            <w:iCs w:val="0"/>
            <w:rPrChange w:id="1384"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1385" w:author="Pablo Blanco Peris" w:date="2017-05-28T13:38:00Z">
              <w:rPr>
                <w:i/>
                <w:iCs w:val="0"/>
              </w:rPr>
            </w:rPrChange>
          </w:rPr>
          <w:delText>J. Vis. Commun. Image Represent.</w:delText>
        </w:r>
        <w:r w:rsidRPr="00E64B63" w:rsidDel="00AE5C11">
          <w:rPr>
            <w:rFonts w:ascii="Book Antiqua" w:hAnsi="Book Antiqua"/>
            <w:iCs w:val="0"/>
            <w:rPrChange w:id="1386"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1387" w:author="Pablo Blanco Peris" w:date="2017-05-24T17:20:00Z"/>
          <w:rFonts w:ascii="Book Antiqua" w:hAnsi="Book Antiqua"/>
          <w:rPrChange w:id="1388" w:author="Pablo Blanco Peris" w:date="2017-05-28T13:38:00Z">
            <w:rPr>
              <w:del w:id="1389" w:author="Pablo Blanco Peris" w:date="2017-05-24T17:20:00Z"/>
            </w:rPr>
          </w:rPrChange>
        </w:rPr>
      </w:pPr>
      <w:del w:id="1390" w:author="Pablo Blanco Peris" w:date="2017-05-24T17:20:00Z">
        <w:r w:rsidRPr="00E64B63" w:rsidDel="00AE5C11">
          <w:rPr>
            <w:rFonts w:ascii="Book Antiqua" w:hAnsi="Book Antiqua"/>
            <w:iCs w:val="0"/>
            <w:rPrChange w:id="1391" w:author="Pablo Blanco Peris" w:date="2017-05-28T13:38:00Z">
              <w:rPr>
                <w:iCs w:val="0"/>
              </w:rPr>
            </w:rPrChange>
          </w:rPr>
          <w:delText>[8]</w:delText>
        </w:r>
        <w:r w:rsidRPr="00E64B63" w:rsidDel="00AE5C11">
          <w:rPr>
            <w:rFonts w:ascii="Book Antiqua" w:hAnsi="Book Antiqua"/>
            <w:iCs w:val="0"/>
            <w:rPrChange w:id="1392"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393" w:author="Pablo Blanco Peris" w:date="2017-05-28T13:38:00Z"/>
          <w:rFonts w:ascii="Book Antiqua" w:hAnsi="Book Antiqua"/>
          <w:rPrChange w:id="1394" w:author="Pablo Blanco Peris" w:date="2017-05-28T13:38:00Z">
            <w:rPr>
              <w:ins w:id="1395" w:author="Pablo Blanco Peris" w:date="2017-05-28T13:38:00Z"/>
            </w:rPr>
          </w:rPrChange>
        </w:rPr>
      </w:pPr>
      <w:ins w:id="1396" w:author="Pablo Blanco Peris" w:date="2017-05-28T13:38:00Z">
        <w:r w:rsidRPr="00E64B63">
          <w:rPr>
            <w:rFonts w:ascii="Book Antiqua" w:hAnsi="Book Antiqua"/>
            <w:rPrChange w:id="1397" w:author="Pablo Blanco Peris" w:date="2017-05-28T13:38:00Z">
              <w:rPr/>
            </w:rPrChange>
          </w:rPr>
          <w:t>[1]</w:t>
        </w:r>
        <w:r w:rsidRPr="00E64B63">
          <w:rPr>
            <w:rFonts w:ascii="Book Antiqua" w:hAnsi="Book Antiqua"/>
            <w:rPrChange w:id="1398"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399" w:author="Pablo Blanco Peris" w:date="2017-05-28T13:38:00Z"/>
          <w:rFonts w:ascii="Book Antiqua" w:hAnsi="Book Antiqua"/>
          <w:rPrChange w:id="1400" w:author="Pablo Blanco Peris" w:date="2017-05-28T13:38:00Z">
            <w:rPr>
              <w:ins w:id="1401" w:author="Pablo Blanco Peris" w:date="2017-05-28T13:38:00Z"/>
            </w:rPr>
          </w:rPrChange>
        </w:rPr>
      </w:pPr>
      <w:ins w:id="1402" w:author="Pablo Blanco Peris" w:date="2017-05-28T13:38:00Z">
        <w:r w:rsidRPr="00E64B63">
          <w:rPr>
            <w:rFonts w:ascii="Book Antiqua" w:hAnsi="Book Antiqua"/>
            <w:rPrChange w:id="1403" w:author="Pablo Blanco Peris" w:date="2017-05-28T13:38:00Z">
              <w:rPr/>
            </w:rPrChange>
          </w:rPr>
          <w:t>[2]</w:t>
        </w:r>
        <w:r w:rsidRPr="00E64B63">
          <w:rPr>
            <w:rFonts w:ascii="Book Antiqua" w:hAnsi="Book Antiqua"/>
            <w:rPrChange w:id="1404" w:author="Pablo Blanco Peris" w:date="2017-05-28T13:38:00Z">
              <w:rPr/>
            </w:rPrChange>
          </w:rPr>
          <w:tab/>
          <w:t xml:space="preserve">Q. Liu </w:t>
        </w:r>
        <w:r w:rsidRPr="00E64B63">
          <w:rPr>
            <w:rFonts w:ascii="Book Antiqua" w:hAnsi="Book Antiqua"/>
            <w:i/>
            <w:iCs/>
            <w:rPrChange w:id="1405" w:author="Pablo Blanco Peris" w:date="2017-05-28T13:38:00Z">
              <w:rPr>
                <w:i/>
                <w:iCs/>
              </w:rPr>
            </w:rPrChange>
          </w:rPr>
          <w:t>et al.</w:t>
        </w:r>
        <w:r w:rsidRPr="00E64B63">
          <w:rPr>
            <w:rFonts w:ascii="Book Antiqua" w:hAnsi="Book Antiqua"/>
            <w:rPrChange w:id="1406"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407" w:author="Pablo Blanco Peris" w:date="2017-05-28T13:38:00Z">
              <w:rPr>
                <w:i/>
                <w:iCs/>
              </w:rPr>
            </w:rPrChange>
          </w:rPr>
          <w:t>Appl. Intell.</w:t>
        </w:r>
        <w:r w:rsidRPr="00E64B63">
          <w:rPr>
            <w:rFonts w:ascii="Book Antiqua" w:hAnsi="Book Antiqua"/>
            <w:rPrChange w:id="1408" w:author="Pablo Blanco Peris" w:date="2017-05-28T13:38:00Z">
              <w:rPr/>
            </w:rPrChange>
          </w:rPr>
          <w:t>, vol. 39, n.</w:t>
        </w:r>
        <w:r w:rsidRPr="00E64B63">
          <w:rPr>
            <w:rFonts w:ascii="Book Antiqua" w:hAnsi="Book Antiqua"/>
            <w:vertAlign w:val="superscript"/>
            <w:rPrChange w:id="1409" w:author="Pablo Blanco Peris" w:date="2017-05-28T13:38:00Z">
              <w:rPr>
                <w:vertAlign w:val="superscript"/>
              </w:rPr>
            </w:rPrChange>
          </w:rPr>
          <w:t>o</w:t>
        </w:r>
        <w:r w:rsidRPr="00E64B63">
          <w:rPr>
            <w:rFonts w:ascii="Book Antiqua" w:hAnsi="Book Antiqua"/>
            <w:rPrChange w:id="1410"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411" w:author="Pablo Blanco Peris" w:date="2017-05-28T13:38:00Z"/>
          <w:rFonts w:ascii="Book Antiqua" w:hAnsi="Book Antiqua"/>
          <w:rPrChange w:id="1412" w:author="Pablo Blanco Peris" w:date="2017-05-28T13:38:00Z">
            <w:rPr>
              <w:ins w:id="1413" w:author="Pablo Blanco Peris" w:date="2017-05-28T13:38:00Z"/>
            </w:rPr>
          </w:rPrChange>
        </w:rPr>
      </w:pPr>
      <w:ins w:id="1414" w:author="Pablo Blanco Peris" w:date="2017-05-28T13:38:00Z">
        <w:r w:rsidRPr="00E64B63">
          <w:rPr>
            <w:rFonts w:ascii="Book Antiqua" w:hAnsi="Book Antiqua"/>
            <w:rPrChange w:id="1415" w:author="Pablo Blanco Peris" w:date="2017-05-28T13:38:00Z">
              <w:rPr/>
            </w:rPrChange>
          </w:rPr>
          <w:t>[3]</w:t>
        </w:r>
        <w:r w:rsidRPr="00E64B63">
          <w:rPr>
            <w:rFonts w:ascii="Book Antiqua" w:hAnsi="Book Antiqua"/>
            <w:rPrChange w:id="1416" w:author="Pablo Blanco Peris" w:date="2017-05-28T13:38:00Z">
              <w:rPr/>
            </w:rPrChange>
          </w:rPr>
          <w:tab/>
          <w:t xml:space="preserve">M. Boutell y J. Luo, «Beyond Pixels: Exploiting Camera Metadata for </w:t>
        </w:r>
        <w:r w:rsidRPr="00E64B63">
          <w:rPr>
            <w:rFonts w:ascii="Book Antiqua" w:hAnsi="Book Antiqua"/>
            <w:rPrChange w:id="1417" w:author="Pablo Blanco Peris" w:date="2017-05-28T13:38:00Z">
              <w:rPr/>
            </w:rPrChange>
          </w:rPr>
          <w:lastRenderedPageBreak/>
          <w:t xml:space="preserve">Photo Classification», </w:t>
        </w:r>
        <w:r w:rsidRPr="00E64B63">
          <w:rPr>
            <w:rFonts w:ascii="Book Antiqua" w:hAnsi="Book Antiqua"/>
            <w:i/>
            <w:iCs/>
            <w:rPrChange w:id="1418" w:author="Pablo Blanco Peris" w:date="2017-05-28T13:38:00Z">
              <w:rPr>
                <w:i/>
                <w:iCs/>
              </w:rPr>
            </w:rPrChange>
          </w:rPr>
          <w:t>Pattern Recogn</w:t>
        </w:r>
        <w:r w:rsidRPr="00E64B63">
          <w:rPr>
            <w:rFonts w:ascii="Book Antiqua" w:hAnsi="Book Antiqua"/>
            <w:rPrChange w:id="1419" w:author="Pablo Blanco Peris" w:date="2017-05-28T13:38:00Z">
              <w:rPr/>
            </w:rPrChange>
          </w:rPr>
          <w:t>, vol. 38, n.</w:t>
        </w:r>
        <w:r w:rsidRPr="00E64B63">
          <w:rPr>
            <w:rFonts w:ascii="Book Antiqua" w:hAnsi="Book Antiqua"/>
            <w:vertAlign w:val="superscript"/>
            <w:rPrChange w:id="1420" w:author="Pablo Blanco Peris" w:date="2017-05-28T13:38:00Z">
              <w:rPr>
                <w:vertAlign w:val="superscript"/>
              </w:rPr>
            </w:rPrChange>
          </w:rPr>
          <w:t>o</w:t>
        </w:r>
        <w:r w:rsidRPr="00E64B63">
          <w:rPr>
            <w:rFonts w:ascii="Book Antiqua" w:hAnsi="Book Antiqua"/>
            <w:rPrChange w:id="1421"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422" w:author="Pablo Blanco Peris" w:date="2017-05-28T13:38:00Z"/>
          <w:rFonts w:ascii="Book Antiqua" w:hAnsi="Book Antiqua"/>
          <w:rPrChange w:id="1423" w:author="Pablo Blanco Peris" w:date="2017-05-28T13:38:00Z">
            <w:rPr>
              <w:ins w:id="1424" w:author="Pablo Blanco Peris" w:date="2017-05-28T13:38:00Z"/>
            </w:rPr>
          </w:rPrChange>
        </w:rPr>
      </w:pPr>
      <w:ins w:id="1425" w:author="Pablo Blanco Peris" w:date="2017-05-28T13:38:00Z">
        <w:r w:rsidRPr="00E64B63">
          <w:rPr>
            <w:rFonts w:ascii="Book Antiqua" w:hAnsi="Book Antiqua"/>
            <w:rPrChange w:id="1426" w:author="Pablo Blanco Peris" w:date="2017-05-28T13:38:00Z">
              <w:rPr/>
            </w:rPrChange>
          </w:rPr>
          <w:t>[4]</w:t>
        </w:r>
        <w:r w:rsidRPr="00E64B63">
          <w:rPr>
            <w:rFonts w:ascii="Book Antiqua" w:hAnsi="Book Antiqua"/>
            <w:rPrChange w:id="1427" w:author="Pablo Blanco Peris" w:date="2017-05-28T13:38:00Z">
              <w:rPr/>
            </w:rPrChange>
          </w:rPr>
          <w:tab/>
          <w:t xml:space="preserve">C. L. Lai y Y. S. Chen, </w:t>
        </w:r>
        <w:r w:rsidRPr="00E64B63">
          <w:rPr>
            <w:rFonts w:ascii="Book Antiqua" w:hAnsi="Book Antiqua"/>
            <w:i/>
            <w:iCs/>
            <w:rPrChange w:id="1428" w:author="Pablo Blanco Peris" w:date="2017-05-28T13:38:00Z">
              <w:rPr>
                <w:i/>
                <w:iCs/>
              </w:rPr>
            </w:rPrChange>
          </w:rPr>
          <w:t>2009 Int. Conf. Mach. Learn. Cybern.</w:t>
        </w:r>
        <w:r w:rsidRPr="00E64B63">
          <w:rPr>
            <w:rFonts w:ascii="Book Antiqua" w:hAnsi="Book Antiqua"/>
            <w:rPrChange w:id="1429"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430" w:author="Pablo Blanco Peris" w:date="2017-05-28T13:38:00Z"/>
          <w:rFonts w:ascii="Book Antiqua" w:hAnsi="Book Antiqua"/>
          <w:rPrChange w:id="1431" w:author="Pablo Blanco Peris" w:date="2017-05-28T13:38:00Z">
            <w:rPr>
              <w:ins w:id="1432" w:author="Pablo Blanco Peris" w:date="2017-05-28T13:38:00Z"/>
            </w:rPr>
          </w:rPrChange>
        </w:rPr>
      </w:pPr>
      <w:ins w:id="1433" w:author="Pablo Blanco Peris" w:date="2017-05-28T13:38:00Z">
        <w:r w:rsidRPr="00E64B63">
          <w:rPr>
            <w:rFonts w:ascii="Book Antiqua" w:hAnsi="Book Antiqua"/>
            <w:rPrChange w:id="1434" w:author="Pablo Blanco Peris" w:date="2017-05-28T13:38:00Z">
              <w:rPr/>
            </w:rPrChange>
          </w:rPr>
          <w:t>[5]</w:t>
        </w:r>
        <w:r w:rsidRPr="00E64B63">
          <w:rPr>
            <w:rFonts w:ascii="Book Antiqua" w:hAnsi="Book Antiqua"/>
            <w:rPrChange w:id="1435"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436" w:author="Pablo Blanco Peris" w:date="2017-05-28T13:38:00Z">
              <w:rPr>
                <w:i/>
                <w:iCs/>
              </w:rPr>
            </w:rPrChange>
          </w:rPr>
          <w:t>Signal Process. Image Commun.</w:t>
        </w:r>
        <w:r w:rsidRPr="00E64B63">
          <w:rPr>
            <w:rFonts w:ascii="Book Antiqua" w:hAnsi="Book Antiqua"/>
            <w:rPrChange w:id="1437"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438" w:author="Pablo Blanco Peris" w:date="2017-05-28T13:38:00Z"/>
          <w:rFonts w:ascii="Book Antiqua" w:hAnsi="Book Antiqua"/>
          <w:rPrChange w:id="1439" w:author="Pablo Blanco Peris" w:date="2017-05-28T13:38:00Z">
            <w:rPr>
              <w:ins w:id="1440" w:author="Pablo Blanco Peris" w:date="2017-05-28T13:38:00Z"/>
            </w:rPr>
          </w:rPrChange>
        </w:rPr>
      </w:pPr>
      <w:ins w:id="1441" w:author="Pablo Blanco Peris" w:date="2017-05-28T13:38:00Z">
        <w:r w:rsidRPr="00E64B63">
          <w:rPr>
            <w:rFonts w:ascii="Book Antiqua" w:hAnsi="Book Antiqua"/>
            <w:rPrChange w:id="1442" w:author="Pablo Blanco Peris" w:date="2017-05-28T13:38:00Z">
              <w:rPr/>
            </w:rPrChange>
          </w:rPr>
          <w:t>[6]</w:t>
        </w:r>
        <w:r w:rsidRPr="00E64B63">
          <w:rPr>
            <w:rFonts w:ascii="Book Antiqua" w:hAnsi="Book Antiqua"/>
            <w:rPrChange w:id="1443" w:author="Pablo Blanco Peris" w:date="2017-05-28T13:38:00Z">
              <w:rPr/>
            </w:rPrChange>
          </w:rPr>
          <w:tab/>
          <w:t xml:space="preserve">J.-C. Lee, «Copy-move image forgery detection based on Gabor magnitude», </w:t>
        </w:r>
        <w:r w:rsidRPr="00E64B63">
          <w:rPr>
            <w:rFonts w:ascii="Book Antiqua" w:hAnsi="Book Antiqua"/>
            <w:i/>
            <w:iCs/>
            <w:rPrChange w:id="1444" w:author="Pablo Blanco Peris" w:date="2017-05-28T13:38:00Z">
              <w:rPr>
                <w:i/>
                <w:iCs/>
              </w:rPr>
            </w:rPrChange>
          </w:rPr>
          <w:t>J. Vis. Commun. Image Represent.</w:t>
        </w:r>
        <w:r w:rsidRPr="00E64B63">
          <w:rPr>
            <w:rFonts w:ascii="Book Antiqua" w:hAnsi="Book Antiqua"/>
            <w:rPrChange w:id="1445"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446" w:author="Pablo Blanco Peris" w:date="2017-05-28T13:38:00Z"/>
          <w:rFonts w:ascii="Book Antiqua" w:hAnsi="Book Antiqua"/>
          <w:rPrChange w:id="1447" w:author="Pablo Blanco Peris" w:date="2017-05-28T13:38:00Z">
            <w:rPr>
              <w:ins w:id="1448" w:author="Pablo Blanco Peris" w:date="2017-05-28T13:38:00Z"/>
            </w:rPr>
          </w:rPrChange>
        </w:rPr>
      </w:pPr>
      <w:ins w:id="1449" w:author="Pablo Blanco Peris" w:date="2017-05-28T13:38:00Z">
        <w:r w:rsidRPr="00E64B63">
          <w:rPr>
            <w:rFonts w:ascii="Book Antiqua" w:hAnsi="Book Antiqua"/>
            <w:rPrChange w:id="1450" w:author="Pablo Blanco Peris" w:date="2017-05-28T13:38:00Z">
              <w:rPr/>
            </w:rPrChange>
          </w:rPr>
          <w:t>[7]</w:t>
        </w:r>
        <w:r w:rsidRPr="00E64B63">
          <w:rPr>
            <w:rFonts w:ascii="Book Antiqua" w:hAnsi="Book Antiqua"/>
            <w:rPrChange w:id="1451"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452" w:author="Pablo Blanco Peris" w:date="2017-05-28T13:38:00Z">
              <w:rPr>
                <w:i/>
                <w:iCs/>
              </w:rPr>
            </w:rPrChange>
          </w:rPr>
          <w:t>2008 IEEE Pacific-Asia Workshop on Computational Intelligence and Industrial Application</w:t>
        </w:r>
        <w:r w:rsidRPr="00E64B63">
          <w:rPr>
            <w:rFonts w:ascii="Book Antiqua" w:hAnsi="Book Antiqua"/>
            <w:rPrChange w:id="1453"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454" w:author="Pablo Blanco Peris" w:date="2017-05-28T13:38:00Z"/>
          <w:rFonts w:ascii="Book Antiqua" w:hAnsi="Book Antiqua"/>
          <w:rPrChange w:id="1455" w:author="Pablo Blanco Peris" w:date="2017-05-28T13:38:00Z">
            <w:rPr>
              <w:ins w:id="1456" w:author="Pablo Blanco Peris" w:date="2017-05-28T13:38:00Z"/>
            </w:rPr>
          </w:rPrChange>
        </w:rPr>
      </w:pPr>
      <w:ins w:id="1457" w:author="Pablo Blanco Peris" w:date="2017-05-28T13:38:00Z">
        <w:r w:rsidRPr="00E64B63">
          <w:rPr>
            <w:rFonts w:ascii="Book Antiqua" w:hAnsi="Book Antiqua"/>
            <w:rPrChange w:id="1458" w:author="Pablo Blanco Peris" w:date="2017-05-28T13:38:00Z">
              <w:rPr/>
            </w:rPrChange>
          </w:rPr>
          <w:t>[8]</w:t>
        </w:r>
        <w:r w:rsidRPr="00E64B63">
          <w:rPr>
            <w:rFonts w:ascii="Book Antiqua" w:hAnsi="Book Antiqua"/>
            <w:rPrChange w:id="1459" w:author="Pablo Blanco Peris" w:date="2017-05-28T13:38:00Z">
              <w:rPr/>
            </w:rPrChange>
          </w:rPr>
          <w:tab/>
          <w:t xml:space="preserve">«Image splicing detection based on Markov features in {QDCT} domain», </w:t>
        </w:r>
        <w:r w:rsidRPr="00E64B63">
          <w:rPr>
            <w:rFonts w:ascii="Book Antiqua" w:hAnsi="Book Antiqua"/>
            <w:i/>
            <w:iCs/>
            <w:rPrChange w:id="1460" w:author="Pablo Blanco Peris" w:date="2017-05-28T13:38:00Z">
              <w:rPr>
                <w:i/>
                <w:iCs/>
              </w:rPr>
            </w:rPrChange>
          </w:rPr>
          <w:t>Neurocomputing</w:t>
        </w:r>
        <w:r w:rsidRPr="00E64B63">
          <w:rPr>
            <w:rFonts w:ascii="Book Antiqua" w:hAnsi="Book Antiqua"/>
            <w:rPrChange w:id="1461"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462" w:author="Pablo Blanco Peris" w:date="2017-05-28T13:38:00Z"/>
          <w:rFonts w:ascii="Book Antiqua" w:hAnsi="Book Antiqua"/>
          <w:rPrChange w:id="1463" w:author="Pablo Blanco Peris" w:date="2017-05-28T13:38:00Z">
            <w:rPr>
              <w:ins w:id="1464" w:author="Pablo Blanco Peris" w:date="2017-05-28T13:38:00Z"/>
            </w:rPr>
          </w:rPrChange>
        </w:rPr>
      </w:pPr>
      <w:ins w:id="1465" w:author="Pablo Blanco Peris" w:date="2017-05-28T13:38:00Z">
        <w:r w:rsidRPr="00E64B63">
          <w:rPr>
            <w:rFonts w:ascii="Book Antiqua" w:hAnsi="Book Antiqua"/>
            <w:rPrChange w:id="1466" w:author="Pablo Blanco Peris" w:date="2017-05-28T13:38:00Z">
              <w:rPr/>
            </w:rPrChange>
          </w:rPr>
          <w:t>[9]</w:t>
        </w:r>
        <w:r w:rsidRPr="00E64B63">
          <w:rPr>
            <w:rFonts w:ascii="Book Antiqua" w:hAnsi="Book Antiqua"/>
            <w:rPrChange w:id="1467"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49"/>
      <w:headerReference w:type="default" r:id="rId50"/>
      <w:footerReference w:type="default" r:id="rId51"/>
      <w:headerReference w:type="first" r:id="rId52"/>
      <w:footerReference w:type="first" r:id="rId53"/>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976DCE" w:rsidRDefault="00976DC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F51400" w14:textId="77777777" w:rsidR="009C1588" w:rsidRDefault="009C1588">
      <w:r>
        <w:separator/>
      </w:r>
    </w:p>
    <w:p w14:paraId="0D0D141A" w14:textId="77777777" w:rsidR="009C1588" w:rsidRDefault="009C1588"/>
  </w:endnote>
  <w:endnote w:type="continuationSeparator" w:id="0">
    <w:p w14:paraId="3CDBD054" w14:textId="77777777" w:rsidR="009C1588" w:rsidRDefault="009C1588">
      <w:r>
        <w:continuationSeparator/>
      </w:r>
    </w:p>
    <w:p w14:paraId="57D3F0FE" w14:textId="77777777" w:rsidR="009C1588" w:rsidRDefault="009C15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976DCE" w:rsidRDefault="00976DC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976DCE" w:rsidRDefault="00976DC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141BAC">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EndPr/>
    <w:sdtContent>
      <w:p w14:paraId="08C89C22" w14:textId="77777777" w:rsidR="00976DCE" w:rsidRPr="00996B5C" w:rsidRDefault="00976DC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141BAC">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976DCE" w:rsidRDefault="00976DC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EndPr/>
    <w:sdtContent>
      <w:p w14:paraId="3E5758EA" w14:textId="77777777" w:rsidR="00976DCE" w:rsidRPr="00996B5C" w:rsidRDefault="00976DC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141BAC">
          <w:rPr>
            <w:noProof/>
          </w:rPr>
          <w:t>23</w:t>
        </w:r>
        <w:r w:rsidRPr="00996B5C">
          <w:rPr>
            <w:noProof/>
          </w:rPr>
          <w:fldChar w:fldCharType="end"/>
        </w:r>
      </w:p>
    </w:sdtContent>
  </w:sdt>
  <w:p w14:paraId="6212064A" w14:textId="77777777" w:rsidR="00976DCE" w:rsidRDefault="00976DC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976DCE" w:rsidRDefault="00976DC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976DCE" w:rsidRDefault="00976DC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976DCE" w:rsidRDefault="00976DC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41BAC">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976DCE" w:rsidRDefault="00976DC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41BAC">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976DCE" w:rsidRDefault="00976DC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41BAC">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976DCE" w:rsidRDefault="00976DC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976DCE" w:rsidRDefault="00976DC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141BAC">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86D61A" w14:textId="77777777" w:rsidR="009C1588" w:rsidRDefault="009C1588">
      <w:r>
        <w:separator/>
      </w:r>
    </w:p>
    <w:p w14:paraId="0FD068D5" w14:textId="77777777" w:rsidR="009C1588" w:rsidRDefault="009C1588"/>
  </w:footnote>
  <w:footnote w:type="continuationSeparator" w:id="0">
    <w:p w14:paraId="7A65E409" w14:textId="77777777" w:rsidR="009C1588" w:rsidRDefault="009C1588">
      <w:r>
        <w:continuationSeparator/>
      </w:r>
    </w:p>
    <w:p w14:paraId="31EA2EAC" w14:textId="77777777" w:rsidR="009C1588" w:rsidRDefault="009C158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976DCE" w:rsidRDefault="00976DC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976DCE" w:rsidRDefault="00976DC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976DCE" w:rsidRDefault="00976DC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976DCE" w:rsidRDefault="00976DCE">
    <w:pPr>
      <w:pStyle w:val="Encabezado"/>
    </w:pPr>
  </w:p>
  <w:p w14:paraId="314FCD16" w14:textId="77777777" w:rsidR="00976DCE" w:rsidRDefault="00976DC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976DCE" w:rsidRDefault="00976DCE">
    <w:pPr>
      <w:pStyle w:val="Encabezado"/>
    </w:pPr>
  </w:p>
  <w:p w14:paraId="563B4F03" w14:textId="77777777" w:rsidR="00976DCE" w:rsidRDefault="00976DC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976DCE" w:rsidRDefault="00976DC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5">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7">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4">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6">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7">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3B1427FF"/>
    <w:multiLevelType w:val="hybridMultilevel"/>
    <w:tmpl w:val="7A024600"/>
    <w:lvl w:ilvl="0" w:tplc="4C7A7942">
      <w:start w:val="1"/>
      <w:numFmt w:val="decimal"/>
      <w:lvlText w:val="%1."/>
      <w:lvlJc w:val="left"/>
      <w:pPr>
        <w:ind w:left="720" w:hanging="360"/>
      </w:pPr>
      <w:rPr>
        <w:rFonts w:hint="default"/>
        <w:b/>
        <w:u w:val="single"/>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2">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4">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9">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0">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1">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3">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4">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5">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6">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4"/>
  </w:num>
  <w:num w:numId="2">
    <w:abstractNumId w:val="16"/>
  </w:num>
  <w:num w:numId="3">
    <w:abstractNumId w:val="0"/>
  </w:num>
  <w:num w:numId="4">
    <w:abstractNumId w:val="18"/>
  </w:num>
  <w:num w:numId="5">
    <w:abstractNumId w:val="12"/>
  </w:num>
  <w:num w:numId="6">
    <w:abstractNumId w:val="12"/>
  </w:num>
  <w:num w:numId="7">
    <w:abstractNumId w:val="8"/>
  </w:num>
  <w:num w:numId="8">
    <w:abstractNumId w:val="35"/>
  </w:num>
  <w:num w:numId="9">
    <w:abstractNumId w:val="4"/>
  </w:num>
  <w:num w:numId="10">
    <w:abstractNumId w:val="28"/>
  </w:num>
  <w:num w:numId="11">
    <w:abstractNumId w:val="5"/>
  </w:num>
  <w:num w:numId="12">
    <w:abstractNumId w:val="23"/>
  </w:num>
  <w:num w:numId="13">
    <w:abstractNumId w:val="15"/>
  </w:num>
  <w:num w:numId="14">
    <w:abstractNumId w:val="11"/>
  </w:num>
  <w:num w:numId="15">
    <w:abstractNumId w:val="24"/>
  </w:num>
  <w:num w:numId="16">
    <w:abstractNumId w:val="6"/>
  </w:num>
  <w:num w:numId="17">
    <w:abstractNumId w:val="7"/>
  </w:num>
  <w:num w:numId="18">
    <w:abstractNumId w:val="36"/>
  </w:num>
  <w:num w:numId="19">
    <w:abstractNumId w:val="17"/>
  </w:num>
  <w:num w:numId="20">
    <w:abstractNumId w:val="13"/>
  </w:num>
  <w:num w:numId="21">
    <w:abstractNumId w:val="33"/>
  </w:num>
  <w:num w:numId="22">
    <w:abstractNumId w:val="25"/>
  </w:num>
  <w:num w:numId="23">
    <w:abstractNumId w:val="9"/>
  </w:num>
  <w:num w:numId="24">
    <w:abstractNumId w:val="26"/>
  </w:num>
  <w:num w:numId="25">
    <w:abstractNumId w:val="2"/>
  </w:num>
  <w:num w:numId="26">
    <w:abstractNumId w:val="31"/>
  </w:num>
  <w:num w:numId="27">
    <w:abstractNumId w:val="27"/>
  </w:num>
  <w:num w:numId="28">
    <w:abstractNumId w:val="1"/>
  </w:num>
  <w:num w:numId="29">
    <w:abstractNumId w:val="10"/>
  </w:num>
  <w:num w:numId="30">
    <w:abstractNumId w:val="30"/>
  </w:num>
  <w:num w:numId="31">
    <w:abstractNumId w:val="32"/>
  </w:num>
  <w:num w:numId="32">
    <w:abstractNumId w:val="3"/>
  </w:num>
  <w:num w:numId="33">
    <w:abstractNumId w:val="19"/>
  </w:num>
  <w:num w:numId="34">
    <w:abstractNumId w:val="29"/>
  </w:num>
  <w:num w:numId="35">
    <w:abstractNumId w:val="14"/>
  </w:num>
  <w:num w:numId="36">
    <w:abstractNumId w:val="20"/>
  </w:num>
  <w:num w:numId="37">
    <w:abstractNumId w:val="21"/>
  </w:num>
  <w:num w:numId="38">
    <w:abstractNumId w:val="22"/>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416C4"/>
    <w:rsid w:val="00042200"/>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E7F8E"/>
    <w:rsid w:val="000F3F14"/>
    <w:rsid w:val="000F5E25"/>
    <w:rsid w:val="000F7964"/>
    <w:rsid w:val="00100197"/>
    <w:rsid w:val="001012B1"/>
    <w:rsid w:val="00103CC8"/>
    <w:rsid w:val="00110EE5"/>
    <w:rsid w:val="00117142"/>
    <w:rsid w:val="00122DF9"/>
    <w:rsid w:val="00130CC0"/>
    <w:rsid w:val="0013191C"/>
    <w:rsid w:val="00131E01"/>
    <w:rsid w:val="00134D93"/>
    <w:rsid w:val="00135834"/>
    <w:rsid w:val="00135EE7"/>
    <w:rsid w:val="00141BAC"/>
    <w:rsid w:val="00147A49"/>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17B23"/>
    <w:rsid w:val="003210DE"/>
    <w:rsid w:val="00321150"/>
    <w:rsid w:val="00323802"/>
    <w:rsid w:val="00325921"/>
    <w:rsid w:val="00335323"/>
    <w:rsid w:val="003369FC"/>
    <w:rsid w:val="00340143"/>
    <w:rsid w:val="00343E5C"/>
    <w:rsid w:val="00344E0F"/>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640C"/>
    <w:rsid w:val="005806D3"/>
    <w:rsid w:val="0058292E"/>
    <w:rsid w:val="00582CC1"/>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0F91"/>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3628"/>
    <w:rsid w:val="00AE5C11"/>
    <w:rsid w:val="00AE5D3A"/>
    <w:rsid w:val="00AE7C7D"/>
    <w:rsid w:val="00AF12FA"/>
    <w:rsid w:val="00AF3CD1"/>
    <w:rsid w:val="00B01F5E"/>
    <w:rsid w:val="00B049B4"/>
    <w:rsid w:val="00B05445"/>
    <w:rsid w:val="00B11565"/>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DF7C46"/>
    <w:rsid w:val="00E022D8"/>
    <w:rsid w:val="00E027F8"/>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B63"/>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66FC"/>
    <w:rsid w:val="00F26F29"/>
    <w:rsid w:val="00F30566"/>
    <w:rsid w:val="00F3254B"/>
    <w:rsid w:val="00F35FD9"/>
    <w:rsid w:val="00F402BF"/>
    <w:rsid w:val="00F448CF"/>
    <w:rsid w:val="00F46111"/>
    <w:rsid w:val="00F463BB"/>
    <w:rsid w:val="00F4745A"/>
    <w:rsid w:val="00F51D72"/>
    <w:rsid w:val="00F52E79"/>
    <w:rsid w:val="00F5491B"/>
    <w:rsid w:val="00F57272"/>
    <w:rsid w:val="00F60594"/>
    <w:rsid w:val="00F63B0C"/>
    <w:rsid w:val="00F679E5"/>
    <w:rsid w:val="00F70747"/>
    <w:rsid w:val="00F71969"/>
    <w:rsid w:val="00F8383E"/>
    <w:rsid w:val="00F847A3"/>
    <w:rsid w:val="00F851E2"/>
    <w:rsid w:val="00F86819"/>
    <w:rsid w:val="00F977D6"/>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header" Target="header5.xml"/><Relationship Id="rId51" Type="http://schemas.openxmlformats.org/officeDocument/2006/relationships/footer" Target="footer14.xml"/><Relationship Id="rId52" Type="http://schemas.openxmlformats.org/officeDocument/2006/relationships/header" Target="header6.xml"/><Relationship Id="rId53" Type="http://schemas.openxmlformats.org/officeDocument/2006/relationships/footer" Target="footer15.xml"/><Relationship Id="rId54" Type="http://schemas.openxmlformats.org/officeDocument/2006/relationships/fontTable" Target="fontTable.xml"/><Relationship Id="rId55" Type="http://schemas.microsoft.com/office/2011/relationships/people" Target="people.xml"/><Relationship Id="rId56" Type="http://schemas.openxmlformats.org/officeDocument/2006/relationships/theme" Target="theme/theme1.xml"/><Relationship Id="rId40" Type="http://schemas.openxmlformats.org/officeDocument/2006/relationships/image" Target="media/image14.tiff"/><Relationship Id="rId41" Type="http://schemas.openxmlformats.org/officeDocument/2006/relationships/image" Target="media/image15.emf"/><Relationship Id="rId42" Type="http://schemas.openxmlformats.org/officeDocument/2006/relationships/image" Target="media/image16.jpeg"/><Relationship Id="rId43" Type="http://schemas.openxmlformats.org/officeDocument/2006/relationships/image" Target="media/image17.jpeg"/><Relationship Id="rId44" Type="http://schemas.openxmlformats.org/officeDocument/2006/relationships/image" Target="media/image18.emf"/><Relationship Id="rId45" Type="http://schemas.openxmlformats.org/officeDocument/2006/relationships/image" Target="media/image19.tif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jpeg"/><Relationship Id="rId4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jpeg"/><Relationship Id="rId36" Type="http://schemas.openxmlformats.org/officeDocument/2006/relationships/image" Target="media/image10.jpg"/><Relationship Id="rId37" Type="http://schemas.openxmlformats.org/officeDocument/2006/relationships/image" Target="media/image11.emf"/><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A192B6-9047-9843-A965-806C23E62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53</Pages>
  <Words>13758</Words>
  <Characters>75669</Characters>
  <Application>Microsoft Macintosh Word</Application>
  <DocSecurity>0</DocSecurity>
  <Lines>630</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44</cp:revision>
  <cp:lastPrinted>2016-09-12T14:06:00Z</cp:lastPrinted>
  <dcterms:created xsi:type="dcterms:W3CDTF">2017-03-14T16:11:00Z</dcterms:created>
  <dcterms:modified xsi:type="dcterms:W3CDTF">2017-05-2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